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D32FF7" w14:textId="03DF04B6" w:rsidR="005A11CC" w:rsidRPr="002051CE" w:rsidRDefault="005A11CC" w:rsidP="79622B7B">
      <w:pPr>
        <w:pStyle w:val="Nadpis2"/>
        <w:rPr>
          <w:rFonts w:eastAsia="Calibri"/>
          <w:b/>
          <w:bCs/>
          <w:sz w:val="28"/>
          <w:szCs w:val="28"/>
        </w:rPr>
      </w:pPr>
      <w:bookmarkStart w:id="0" w:name="_Toc199175201"/>
      <w:r w:rsidRPr="00866405">
        <w:rPr>
          <w:rFonts w:eastAsia="Calibri"/>
          <w:b/>
          <w:bCs/>
          <w:sz w:val="28"/>
          <w:szCs w:val="28"/>
        </w:rPr>
        <w:t>Supplement</w:t>
      </w:r>
      <w:r w:rsidR="7525B073" w:rsidRPr="00866405">
        <w:rPr>
          <w:rFonts w:eastAsia="Calibri"/>
          <w:b/>
          <w:bCs/>
          <w:sz w:val="28"/>
          <w:szCs w:val="28"/>
        </w:rPr>
        <w:t>ary</w:t>
      </w:r>
      <w:bookmarkEnd w:id="0"/>
    </w:p>
    <w:p w14:paraId="29B968ED" w14:textId="28304825" w:rsidR="003C4C20" w:rsidRDefault="00866405" w:rsidP="003C4C20">
      <w:pPr>
        <w:pStyle w:val="Nadpis1"/>
        <w:rPr>
          <w:rFonts w:eastAsia="Calibri"/>
        </w:rPr>
      </w:pPr>
      <w:bookmarkStart w:id="1" w:name="_Toc199175202"/>
      <w:r w:rsidRPr="00866405">
        <w:rPr>
          <w:rFonts w:eastAsia="Calibri"/>
        </w:rPr>
        <w:t xml:space="preserve">Effect of </w:t>
      </w:r>
      <w:r w:rsidR="003C4C20">
        <w:rPr>
          <w:rFonts w:eastAsia="Calibri"/>
        </w:rPr>
        <w:t>c</w:t>
      </w:r>
      <w:r w:rsidRPr="00866405">
        <w:rPr>
          <w:rFonts w:eastAsia="Calibri"/>
        </w:rPr>
        <w:t xml:space="preserve">arbohydrate </w:t>
      </w:r>
      <w:r w:rsidR="003C4C20">
        <w:rPr>
          <w:rFonts w:eastAsia="Calibri"/>
        </w:rPr>
        <w:t>s</w:t>
      </w:r>
      <w:r w:rsidRPr="00866405">
        <w:rPr>
          <w:rFonts w:eastAsia="Calibri"/>
        </w:rPr>
        <w:t xml:space="preserve">ubstrates on </w:t>
      </w:r>
      <w:r w:rsidR="003C4C20">
        <w:rPr>
          <w:rFonts w:eastAsia="Calibri"/>
        </w:rPr>
        <w:t>g</w:t>
      </w:r>
      <w:r w:rsidRPr="00866405">
        <w:rPr>
          <w:rFonts w:eastAsia="Calibri"/>
        </w:rPr>
        <w:t xml:space="preserve">rowth and </w:t>
      </w:r>
      <w:r w:rsidR="003C4C20">
        <w:rPr>
          <w:rFonts w:eastAsia="Calibri"/>
        </w:rPr>
        <w:t>e</w:t>
      </w:r>
      <w:r w:rsidRPr="00866405">
        <w:rPr>
          <w:rFonts w:eastAsia="Calibri"/>
        </w:rPr>
        <w:t xml:space="preserve">nterotoxin </w:t>
      </w:r>
      <w:r w:rsidR="003C4C20">
        <w:rPr>
          <w:rFonts w:eastAsia="Calibri"/>
        </w:rPr>
        <w:t>g</w:t>
      </w:r>
      <w:r w:rsidRPr="00866405">
        <w:rPr>
          <w:rFonts w:eastAsia="Calibri"/>
        </w:rPr>
        <w:t xml:space="preserve">ene </w:t>
      </w:r>
      <w:r w:rsidR="003C4C20">
        <w:rPr>
          <w:rFonts w:eastAsia="Calibri"/>
        </w:rPr>
        <w:t>e</w:t>
      </w:r>
      <w:r w:rsidRPr="00866405">
        <w:rPr>
          <w:rFonts w:eastAsia="Calibri"/>
        </w:rPr>
        <w:t xml:space="preserve">xpression in </w:t>
      </w:r>
      <w:r w:rsidRPr="003C4C20">
        <w:rPr>
          <w:rFonts w:eastAsia="Calibri"/>
          <w:i/>
          <w:iCs/>
        </w:rPr>
        <w:t>Bacillus cereus</w:t>
      </w:r>
      <w:r w:rsidRPr="00866405">
        <w:rPr>
          <w:rFonts w:eastAsia="Calibri"/>
        </w:rPr>
        <w:t xml:space="preserve"> (</w:t>
      </w:r>
      <w:r w:rsidRPr="003C4C20">
        <w:rPr>
          <w:rFonts w:eastAsia="Calibri"/>
          <w:i/>
          <w:iCs/>
        </w:rPr>
        <w:t>pacificus</w:t>
      </w:r>
      <w:r w:rsidRPr="00866405">
        <w:rPr>
          <w:rFonts w:eastAsia="Calibri"/>
        </w:rPr>
        <w:t>)</w:t>
      </w:r>
      <w:bookmarkEnd w:id="1"/>
      <w:r w:rsidRPr="00866405">
        <w:rPr>
          <w:rFonts w:eastAsia="Calibri"/>
        </w:rPr>
        <w:t xml:space="preserve"> </w:t>
      </w:r>
    </w:p>
    <w:p w14:paraId="5230130D" w14:textId="3CC9EDED" w:rsidR="00A470F1" w:rsidRDefault="00A470F1" w:rsidP="005A11CC">
      <w:pPr>
        <w:suppressAutoHyphens/>
        <w:spacing w:line="256" w:lineRule="auto"/>
        <w:jc w:val="both"/>
        <w:rPr>
          <w:rFonts w:ascii="Calibri" w:eastAsia="Calibri" w:hAnsi="Calibri" w:cs="Calibri"/>
          <w:color w:val="000000" w:themeColor="text1"/>
          <w:vertAlign w:val="superscript"/>
        </w:rPr>
      </w:pPr>
      <w:r w:rsidRPr="56A1EFE5">
        <w:rPr>
          <w:rFonts w:ascii="Calibri" w:eastAsia="Calibri" w:hAnsi="Calibri" w:cs="Calibri"/>
          <w:color w:val="000000" w:themeColor="text1"/>
        </w:rPr>
        <w:t>Katerina Vyklicka</w:t>
      </w:r>
      <w:r w:rsidRPr="56A1EFE5">
        <w:rPr>
          <w:rFonts w:ascii="Calibri" w:eastAsia="Calibri" w:hAnsi="Calibri" w:cs="Calibri"/>
          <w:color w:val="000000" w:themeColor="text1"/>
          <w:vertAlign w:val="superscript"/>
        </w:rPr>
        <w:t>1</w:t>
      </w:r>
      <w:r w:rsidRPr="56A1EFE5">
        <w:rPr>
          <w:rFonts w:ascii="Calibri" w:eastAsia="Calibri" w:hAnsi="Calibri" w:cs="Calibri"/>
          <w:color w:val="000000" w:themeColor="text1"/>
        </w:rPr>
        <w:t>, Jiri Kucera</w:t>
      </w:r>
      <w:r w:rsidRPr="56A1EFE5">
        <w:rPr>
          <w:rFonts w:ascii="Calibri" w:eastAsia="Calibri" w:hAnsi="Calibri" w:cs="Calibri"/>
          <w:color w:val="000000" w:themeColor="text1"/>
          <w:vertAlign w:val="superscript"/>
        </w:rPr>
        <w:t>2</w:t>
      </w:r>
      <w:r w:rsidRPr="56A1EFE5">
        <w:rPr>
          <w:rFonts w:ascii="Calibri" w:eastAsia="Calibri" w:hAnsi="Calibri" w:cs="Calibri"/>
          <w:color w:val="000000" w:themeColor="text1"/>
        </w:rPr>
        <w:t>, Vojtech Barton</w:t>
      </w:r>
      <w:r w:rsidRPr="56A1EFE5">
        <w:rPr>
          <w:rFonts w:ascii="Calibri" w:eastAsia="Calibri" w:hAnsi="Calibri" w:cs="Calibri"/>
          <w:color w:val="000000" w:themeColor="text1"/>
          <w:vertAlign w:val="superscript"/>
        </w:rPr>
        <w:t>1</w:t>
      </w:r>
      <w:r w:rsidRPr="56A1EFE5">
        <w:rPr>
          <w:rFonts w:ascii="Calibri" w:eastAsia="Calibri" w:hAnsi="Calibri" w:cs="Calibri"/>
          <w:color w:val="000000" w:themeColor="text1"/>
        </w:rPr>
        <w:t>, Jan Bohm</w:t>
      </w:r>
      <w:r w:rsidRPr="56A1EFE5">
        <w:rPr>
          <w:rFonts w:ascii="Calibri" w:eastAsia="Calibri" w:hAnsi="Calibri" w:cs="Calibri"/>
          <w:color w:val="000000" w:themeColor="text1"/>
          <w:vertAlign w:val="superscript"/>
        </w:rPr>
        <w:t>1</w:t>
      </w:r>
      <w:r w:rsidRPr="56A1EFE5">
        <w:rPr>
          <w:rFonts w:ascii="Calibri" w:eastAsia="Calibri" w:hAnsi="Calibri" w:cs="Calibri"/>
          <w:color w:val="000000" w:themeColor="text1"/>
        </w:rPr>
        <w:t>, Petra Kubasova</w:t>
      </w:r>
      <w:r w:rsidRPr="56A1EFE5">
        <w:rPr>
          <w:rFonts w:ascii="Calibri" w:eastAsia="Calibri" w:hAnsi="Calibri" w:cs="Calibri"/>
          <w:color w:val="000000" w:themeColor="text1"/>
          <w:vertAlign w:val="superscript"/>
        </w:rPr>
        <w:t>1</w:t>
      </w:r>
      <w:r w:rsidRPr="56A1EFE5">
        <w:rPr>
          <w:rFonts w:ascii="Calibri" w:eastAsia="Calibri" w:hAnsi="Calibri" w:cs="Calibri"/>
          <w:color w:val="000000" w:themeColor="text1"/>
        </w:rPr>
        <w:t>, Kateřina Paskova</w:t>
      </w:r>
      <w:r w:rsidRPr="56A1EFE5">
        <w:rPr>
          <w:rFonts w:ascii="Calibri" w:eastAsia="Calibri" w:hAnsi="Calibri" w:cs="Calibri"/>
          <w:color w:val="000000" w:themeColor="text1"/>
          <w:vertAlign w:val="superscript"/>
        </w:rPr>
        <w:t>2</w:t>
      </w:r>
      <w:r w:rsidRPr="56A1EFE5">
        <w:rPr>
          <w:rFonts w:ascii="Calibri" w:eastAsia="Calibri" w:hAnsi="Calibri" w:cs="Calibri"/>
          <w:color w:val="000000" w:themeColor="text1"/>
        </w:rPr>
        <w:t>, Roman Remínek</w:t>
      </w:r>
      <w:r w:rsidR="6E91F69D" w:rsidRPr="56A1EFE5">
        <w:rPr>
          <w:rFonts w:ascii="Calibri" w:eastAsia="Calibri" w:hAnsi="Calibri" w:cs="Calibri"/>
          <w:color w:val="000000" w:themeColor="text1"/>
          <w:vertAlign w:val="superscript"/>
        </w:rPr>
        <w:t>3</w:t>
      </w:r>
      <w:r w:rsidRPr="56A1EFE5">
        <w:rPr>
          <w:rFonts w:ascii="Calibri" w:eastAsia="Calibri" w:hAnsi="Calibri" w:cs="Calibri"/>
          <w:color w:val="000000" w:themeColor="text1"/>
        </w:rPr>
        <w:t>, Zdenek Glatz</w:t>
      </w:r>
      <w:r w:rsidRPr="56A1EFE5">
        <w:rPr>
          <w:rFonts w:ascii="Calibri" w:eastAsia="Calibri" w:hAnsi="Calibri" w:cs="Calibri"/>
          <w:color w:val="000000" w:themeColor="text1"/>
          <w:vertAlign w:val="superscript"/>
        </w:rPr>
        <w:t>2</w:t>
      </w:r>
      <w:r w:rsidRPr="56A1EFE5">
        <w:rPr>
          <w:rFonts w:ascii="Calibri" w:eastAsia="Calibri" w:hAnsi="Calibri" w:cs="Calibri"/>
          <w:color w:val="000000" w:themeColor="text1"/>
        </w:rPr>
        <w:t>, Jan Lochman</w:t>
      </w:r>
      <w:r w:rsidRPr="56A1EFE5">
        <w:rPr>
          <w:rFonts w:ascii="Calibri" w:eastAsia="Calibri" w:hAnsi="Calibri" w:cs="Calibri"/>
          <w:color w:val="000000" w:themeColor="text1"/>
          <w:vertAlign w:val="superscript"/>
        </w:rPr>
        <w:t>2</w:t>
      </w:r>
      <w:r w:rsidRPr="56A1EFE5">
        <w:rPr>
          <w:rFonts w:ascii="Calibri" w:eastAsia="Calibri" w:hAnsi="Calibri" w:cs="Calibri"/>
          <w:color w:val="000000" w:themeColor="text1"/>
        </w:rPr>
        <w:t xml:space="preserve">, </w:t>
      </w:r>
      <w:r w:rsidR="001C115F" w:rsidRPr="56A1EFE5">
        <w:rPr>
          <w:rFonts w:ascii="Calibri" w:eastAsia="Calibri" w:hAnsi="Calibri" w:cs="Calibri"/>
          <w:color w:val="000000" w:themeColor="text1"/>
        </w:rPr>
        <w:t>Filip Ruzicka</w:t>
      </w:r>
      <w:r w:rsidR="1548F183" w:rsidRPr="56A1EFE5">
        <w:rPr>
          <w:rFonts w:ascii="Calibri" w:eastAsia="Calibri" w:hAnsi="Calibri" w:cs="Calibri"/>
          <w:color w:val="000000" w:themeColor="text1"/>
          <w:vertAlign w:val="superscript"/>
        </w:rPr>
        <w:t>4</w:t>
      </w:r>
      <w:r w:rsidR="001C115F" w:rsidRPr="56A1EFE5">
        <w:rPr>
          <w:rFonts w:ascii="Calibri" w:eastAsia="Calibri" w:hAnsi="Calibri" w:cs="Calibri"/>
          <w:color w:val="000000" w:themeColor="text1"/>
        </w:rPr>
        <w:t xml:space="preserve">, </w:t>
      </w:r>
      <w:r w:rsidRPr="56A1EFE5">
        <w:rPr>
          <w:rFonts w:ascii="Calibri" w:eastAsia="Calibri" w:hAnsi="Calibri" w:cs="Calibri"/>
          <w:color w:val="000000" w:themeColor="text1"/>
        </w:rPr>
        <w:t xml:space="preserve">Petra </w:t>
      </w:r>
      <w:proofErr w:type="spellStart"/>
      <w:r w:rsidRPr="56A1EFE5">
        <w:rPr>
          <w:rFonts w:ascii="Calibri" w:eastAsia="Calibri" w:hAnsi="Calibri" w:cs="Calibri"/>
          <w:color w:val="000000" w:themeColor="text1"/>
        </w:rPr>
        <w:t>Borilova</w:t>
      </w:r>
      <w:proofErr w:type="spellEnd"/>
      <w:r w:rsidRPr="56A1EFE5">
        <w:rPr>
          <w:rFonts w:ascii="Calibri" w:eastAsia="Calibri" w:hAnsi="Calibri" w:cs="Calibri"/>
          <w:color w:val="000000" w:themeColor="text1"/>
        </w:rPr>
        <w:t xml:space="preserve"> </w:t>
      </w:r>
      <w:r w:rsidRPr="56A1EFE5">
        <w:rPr>
          <w:rFonts w:eastAsia="Calibri" w:cs="Calibri"/>
          <w:color w:val="000000" w:themeColor="text1"/>
        </w:rPr>
        <w:t>Linhartova</w:t>
      </w:r>
      <w:r w:rsidRPr="56A1EFE5">
        <w:rPr>
          <w:rFonts w:eastAsia="Calibri" w:cs="Calibri"/>
          <w:color w:val="000000" w:themeColor="text1"/>
          <w:vertAlign w:val="superscript"/>
        </w:rPr>
        <w:t>1</w:t>
      </w:r>
      <w:r w:rsidRPr="56A1EFE5">
        <w:rPr>
          <w:rFonts w:ascii="Calibri" w:eastAsia="Calibri" w:hAnsi="Calibri" w:cs="Calibri"/>
          <w:color w:val="000000" w:themeColor="text1"/>
          <w:vertAlign w:val="superscript"/>
        </w:rPr>
        <w:t>*</w:t>
      </w:r>
    </w:p>
    <w:p w14:paraId="7A1B4506" w14:textId="77777777" w:rsidR="001E2E2B" w:rsidRPr="00BF53CF" w:rsidRDefault="001E2E2B" w:rsidP="001E2E2B">
      <w:pPr>
        <w:spacing w:line="256" w:lineRule="auto"/>
        <w:jc w:val="both"/>
        <w:rPr>
          <w:rFonts w:ascii="Calibri" w:eastAsia="Calibri" w:hAnsi="Calibri" w:cs="Calibri"/>
        </w:rPr>
      </w:pPr>
      <w:r w:rsidRPr="00BF53CF">
        <w:rPr>
          <w:rFonts w:eastAsia="Calibri" w:cs="Calibri"/>
          <w:color w:val="000000" w:themeColor="text1"/>
          <w:vertAlign w:val="superscript"/>
        </w:rPr>
        <w:t>1</w:t>
      </w:r>
      <w:r w:rsidRPr="00BF53CF">
        <w:rPr>
          <w:rFonts w:eastAsia="Calibri" w:cs="Calibri"/>
        </w:rPr>
        <w:t xml:space="preserve">RECETOX, Faculty of Science, Masaryk University, </w:t>
      </w:r>
      <w:proofErr w:type="spellStart"/>
      <w:r w:rsidRPr="00BF53CF">
        <w:rPr>
          <w:rFonts w:eastAsia="Calibri" w:cs="Calibri"/>
        </w:rPr>
        <w:t>Kotlarska</w:t>
      </w:r>
      <w:proofErr w:type="spellEnd"/>
      <w:r w:rsidRPr="00BF53CF">
        <w:rPr>
          <w:rFonts w:eastAsia="Calibri" w:cs="Calibri"/>
        </w:rPr>
        <w:t xml:space="preserve"> 2, Brno, Czech Republic</w:t>
      </w:r>
    </w:p>
    <w:p w14:paraId="0333F6F0" w14:textId="77777777" w:rsidR="001E2E2B" w:rsidRPr="00BF53CF" w:rsidRDefault="001E2E2B" w:rsidP="001E2E2B">
      <w:pPr>
        <w:spacing w:line="256" w:lineRule="auto"/>
        <w:jc w:val="both"/>
        <w:rPr>
          <w:rFonts w:ascii="Calibri" w:eastAsia="Calibri" w:hAnsi="Calibri" w:cs="Calibri"/>
        </w:rPr>
      </w:pPr>
      <w:r w:rsidRPr="56A1EFE5">
        <w:rPr>
          <w:rFonts w:eastAsia="Calibri" w:cs="Calibri"/>
          <w:vertAlign w:val="superscript"/>
        </w:rPr>
        <w:t>2</w:t>
      </w:r>
      <w:r w:rsidRPr="56A1EFE5">
        <w:rPr>
          <w:rFonts w:eastAsia="Calibri" w:cs="Calibri"/>
        </w:rPr>
        <w:t xml:space="preserve">Department of Biochemistry, Faculty of Science, Masaryk University, </w:t>
      </w:r>
      <w:proofErr w:type="spellStart"/>
      <w:r w:rsidRPr="56A1EFE5">
        <w:rPr>
          <w:rFonts w:eastAsia="Calibri" w:cs="Calibri"/>
        </w:rPr>
        <w:t>Kotlarska</w:t>
      </w:r>
      <w:proofErr w:type="spellEnd"/>
      <w:r w:rsidRPr="56A1EFE5">
        <w:rPr>
          <w:rFonts w:eastAsia="Calibri" w:cs="Calibri"/>
        </w:rPr>
        <w:t xml:space="preserve"> 2, Brno, Czech Republic</w:t>
      </w:r>
    </w:p>
    <w:p w14:paraId="70A5D4B8" w14:textId="734BE465" w:rsidR="3F7AC20C" w:rsidRPr="003C4C20" w:rsidRDefault="3F7AC20C" w:rsidP="003C4C20">
      <w:pPr>
        <w:suppressAutoHyphens/>
        <w:spacing w:line="256" w:lineRule="auto"/>
        <w:jc w:val="both"/>
        <w:rPr>
          <w:rFonts w:ascii="Calibri" w:eastAsia="Calibri" w:hAnsi="Calibri" w:cs="Calibri"/>
          <w:color w:val="000000" w:themeColor="text1"/>
        </w:rPr>
      </w:pPr>
      <w:r w:rsidRPr="003C4C20">
        <w:rPr>
          <w:rFonts w:ascii="Calibri" w:eastAsia="Calibri" w:hAnsi="Calibri" w:cs="Calibri"/>
          <w:color w:val="000000" w:themeColor="text1"/>
          <w:vertAlign w:val="superscript"/>
        </w:rPr>
        <w:t>3</w:t>
      </w:r>
      <w:r w:rsidRPr="003C4C20">
        <w:rPr>
          <w:rFonts w:ascii="Calibri" w:eastAsia="Calibri" w:hAnsi="Calibri" w:cs="Calibri"/>
          <w:color w:val="000000" w:themeColor="text1"/>
        </w:rPr>
        <w:t xml:space="preserve">Institute of Analytical Chemistry of the Czech Academy of Sciences, v. v. </w:t>
      </w:r>
      <w:proofErr w:type="spellStart"/>
      <w:r w:rsidRPr="003C4C20">
        <w:rPr>
          <w:rFonts w:ascii="Calibri" w:eastAsia="Calibri" w:hAnsi="Calibri" w:cs="Calibri"/>
          <w:color w:val="000000" w:themeColor="text1"/>
        </w:rPr>
        <w:t>i</w:t>
      </w:r>
      <w:proofErr w:type="spellEnd"/>
      <w:r w:rsidRPr="003C4C20">
        <w:rPr>
          <w:rFonts w:ascii="Calibri" w:eastAsia="Calibri" w:hAnsi="Calibri" w:cs="Calibri"/>
          <w:color w:val="000000" w:themeColor="text1"/>
        </w:rPr>
        <w:t xml:space="preserve">., </w:t>
      </w:r>
      <w:proofErr w:type="spellStart"/>
      <w:r w:rsidRPr="003C4C20">
        <w:rPr>
          <w:rFonts w:ascii="Calibri" w:eastAsia="Calibri" w:hAnsi="Calibri" w:cs="Calibri"/>
          <w:color w:val="000000" w:themeColor="text1"/>
        </w:rPr>
        <w:t>Veveri</w:t>
      </w:r>
      <w:proofErr w:type="spellEnd"/>
      <w:r w:rsidRPr="003C4C20">
        <w:rPr>
          <w:rFonts w:ascii="Calibri" w:eastAsia="Calibri" w:hAnsi="Calibri" w:cs="Calibri"/>
          <w:color w:val="000000" w:themeColor="text1"/>
        </w:rPr>
        <w:t xml:space="preserve"> 97, Brno, Czech Republic</w:t>
      </w:r>
    </w:p>
    <w:p w14:paraId="7B94FD1F" w14:textId="2CCA5195" w:rsidR="001E2E2B" w:rsidRDefault="5F2410A0" w:rsidP="001E2E2B">
      <w:pPr>
        <w:spacing w:line="256" w:lineRule="auto"/>
        <w:jc w:val="both"/>
        <w:rPr>
          <w:rFonts w:ascii="Calibri" w:eastAsia="Calibri" w:hAnsi="Calibri" w:cs="Calibri"/>
        </w:rPr>
      </w:pPr>
      <w:r w:rsidRPr="56A1EFE5">
        <w:rPr>
          <w:rFonts w:eastAsia="Calibri" w:cs="Calibri"/>
          <w:vertAlign w:val="superscript"/>
        </w:rPr>
        <w:t>4</w:t>
      </w:r>
      <w:r w:rsidR="001E2E2B" w:rsidRPr="56A1EFE5">
        <w:rPr>
          <w:rFonts w:eastAsia="Calibri" w:cs="Calibri"/>
        </w:rPr>
        <w:t xml:space="preserve">Institute of Microbiology, St. Anne's University Hospital in Brno, </w:t>
      </w:r>
      <w:proofErr w:type="spellStart"/>
      <w:r w:rsidR="001E2E2B" w:rsidRPr="56A1EFE5">
        <w:rPr>
          <w:rFonts w:eastAsia="Calibri" w:cs="Calibri"/>
        </w:rPr>
        <w:t>Pekarska</w:t>
      </w:r>
      <w:proofErr w:type="spellEnd"/>
      <w:r w:rsidR="001E2E2B" w:rsidRPr="56A1EFE5">
        <w:rPr>
          <w:rFonts w:eastAsia="Calibri" w:cs="Calibri"/>
        </w:rPr>
        <w:t xml:space="preserve"> 53, Brno, Czech Republic</w:t>
      </w:r>
    </w:p>
    <w:p w14:paraId="10602C1F" w14:textId="6AC7D4CA" w:rsidR="001E2E2B" w:rsidRPr="00A61923" w:rsidRDefault="001E2E2B" w:rsidP="00A61923">
      <w:pPr>
        <w:spacing w:after="0" w:line="256" w:lineRule="auto"/>
        <w:jc w:val="both"/>
        <w:rPr>
          <w:rFonts w:ascii="Calibri" w:eastAsia="Calibri" w:hAnsi="Calibri" w:cs="Calibri"/>
        </w:rPr>
      </w:pPr>
      <w:r>
        <w:rPr>
          <w:rFonts w:eastAsia="Calibri" w:cs="Calibri"/>
        </w:rPr>
        <w:t>*Corresponding author</w:t>
      </w:r>
      <w:r>
        <w:rPr>
          <w:b/>
          <w:bCs/>
          <w:sz w:val="24"/>
          <w:szCs w:val="24"/>
        </w:rPr>
        <w:br w:type="page"/>
      </w:r>
    </w:p>
    <w:sdt>
      <w:sdtPr>
        <w:rPr>
          <w:rFonts w:asciiTheme="minorHAnsi" w:eastAsiaTheme="minorHAnsi" w:hAnsiTheme="minorHAnsi" w:cstheme="minorBidi"/>
          <w:color w:val="auto"/>
          <w:sz w:val="22"/>
          <w:szCs w:val="22"/>
        </w:rPr>
        <w:id w:val="255027598"/>
        <w:docPartObj>
          <w:docPartGallery w:val="Table of Contents"/>
          <w:docPartUnique/>
        </w:docPartObj>
      </w:sdtPr>
      <w:sdtEndPr>
        <w:rPr>
          <w:b/>
          <w:bCs/>
          <w:noProof/>
        </w:rPr>
      </w:sdtEndPr>
      <w:sdtContent>
        <w:p w14:paraId="53EB4FC6" w14:textId="4ACCD5B0" w:rsidR="00E35EB3" w:rsidRDefault="00E35EB3" w:rsidP="00E35EB3">
          <w:pPr>
            <w:pStyle w:val="Nadpis2"/>
          </w:pPr>
          <w:r w:rsidRPr="008845E4">
            <w:rPr>
              <w:b/>
              <w:bCs/>
              <w:sz w:val="24"/>
              <w:szCs w:val="24"/>
            </w:rPr>
            <w:t xml:space="preserve">Table of Contents of Supplementary information </w:t>
          </w:r>
        </w:p>
        <w:p w14:paraId="0195032D" w14:textId="1F012CC3" w:rsidR="00E35EB3" w:rsidRDefault="00E35EB3">
          <w:pPr>
            <w:pStyle w:val="Obsah2"/>
            <w:tabs>
              <w:tab w:val="right" w:leader="dot" w:pos="9062"/>
            </w:tabs>
            <w:rPr>
              <w:rFonts w:eastAsiaTheme="minorEastAsia"/>
              <w:noProof/>
              <w:kern w:val="2"/>
              <w:sz w:val="24"/>
              <w:szCs w:val="24"/>
              <w14:ligatures w14:val="standardContextual"/>
            </w:rPr>
          </w:pPr>
          <w:r>
            <w:fldChar w:fldCharType="begin"/>
          </w:r>
          <w:r>
            <w:instrText xml:space="preserve"> TOC \o "1-3" \h \z \u </w:instrText>
          </w:r>
          <w:r>
            <w:fldChar w:fldCharType="separate"/>
          </w:r>
          <w:hyperlink w:anchor="_Toc199175204" w:history="1">
            <w:r w:rsidRPr="007A2588">
              <w:rPr>
                <w:rStyle w:val="Hypertextovodkaz"/>
                <w:noProof/>
              </w:rPr>
              <w:t>Supplementary Methods</w:t>
            </w:r>
            <w:r>
              <w:rPr>
                <w:noProof/>
                <w:webHidden/>
              </w:rPr>
              <w:tab/>
            </w:r>
            <w:r>
              <w:rPr>
                <w:noProof/>
                <w:webHidden/>
              </w:rPr>
              <w:fldChar w:fldCharType="begin"/>
            </w:r>
            <w:r>
              <w:rPr>
                <w:noProof/>
                <w:webHidden/>
              </w:rPr>
              <w:instrText xml:space="preserve"> PAGEREF _Toc199175204 \h </w:instrText>
            </w:r>
            <w:r>
              <w:rPr>
                <w:noProof/>
                <w:webHidden/>
              </w:rPr>
            </w:r>
            <w:r>
              <w:rPr>
                <w:noProof/>
                <w:webHidden/>
              </w:rPr>
              <w:fldChar w:fldCharType="separate"/>
            </w:r>
            <w:r>
              <w:rPr>
                <w:noProof/>
                <w:webHidden/>
              </w:rPr>
              <w:t>3</w:t>
            </w:r>
            <w:r>
              <w:rPr>
                <w:noProof/>
                <w:webHidden/>
              </w:rPr>
              <w:fldChar w:fldCharType="end"/>
            </w:r>
          </w:hyperlink>
        </w:p>
        <w:p w14:paraId="3058CE20" w14:textId="05198659" w:rsidR="00E35EB3" w:rsidRDefault="00E35EB3">
          <w:pPr>
            <w:pStyle w:val="Obsah2"/>
            <w:tabs>
              <w:tab w:val="right" w:leader="dot" w:pos="9062"/>
            </w:tabs>
            <w:rPr>
              <w:rFonts w:eastAsiaTheme="minorEastAsia"/>
              <w:noProof/>
              <w:kern w:val="2"/>
              <w:sz w:val="24"/>
              <w:szCs w:val="24"/>
              <w14:ligatures w14:val="standardContextual"/>
            </w:rPr>
          </w:pPr>
          <w:hyperlink w:anchor="_Toc199175207" w:history="1">
            <w:r w:rsidRPr="007A2588">
              <w:rPr>
                <w:rStyle w:val="Hypertextovodkaz"/>
                <w:rFonts w:eastAsia="Calibri"/>
                <w:noProof/>
              </w:rPr>
              <w:t>Supplementary Figure</w:t>
            </w:r>
            <w:r>
              <w:rPr>
                <w:noProof/>
                <w:webHidden/>
              </w:rPr>
              <w:tab/>
            </w:r>
            <w:r>
              <w:rPr>
                <w:noProof/>
                <w:webHidden/>
              </w:rPr>
              <w:fldChar w:fldCharType="begin"/>
            </w:r>
            <w:r>
              <w:rPr>
                <w:noProof/>
                <w:webHidden/>
              </w:rPr>
              <w:instrText xml:space="preserve"> PAGEREF _Toc199175207 \h </w:instrText>
            </w:r>
            <w:r>
              <w:rPr>
                <w:noProof/>
                <w:webHidden/>
              </w:rPr>
            </w:r>
            <w:r>
              <w:rPr>
                <w:noProof/>
                <w:webHidden/>
              </w:rPr>
              <w:fldChar w:fldCharType="separate"/>
            </w:r>
            <w:r>
              <w:rPr>
                <w:noProof/>
                <w:webHidden/>
              </w:rPr>
              <w:t>5</w:t>
            </w:r>
            <w:r>
              <w:rPr>
                <w:noProof/>
                <w:webHidden/>
              </w:rPr>
              <w:fldChar w:fldCharType="end"/>
            </w:r>
          </w:hyperlink>
        </w:p>
        <w:p w14:paraId="3CE57844" w14:textId="460BEDB2" w:rsidR="00BE538B" w:rsidRDefault="00E35EB3" w:rsidP="00BE538B">
          <w:pPr>
            <w:pStyle w:val="Obsah2"/>
            <w:tabs>
              <w:tab w:val="right" w:leader="dot" w:pos="9062"/>
            </w:tabs>
            <w:rPr>
              <w:b/>
              <w:bCs/>
              <w:noProof/>
            </w:rPr>
          </w:pPr>
          <w:hyperlink w:anchor="_Toc199175208" w:history="1">
            <w:r w:rsidRPr="007A2588">
              <w:rPr>
                <w:rStyle w:val="Hypertextovodkaz"/>
                <w:noProof/>
              </w:rPr>
              <w:t>Supplementary References</w:t>
            </w:r>
            <w:r>
              <w:rPr>
                <w:noProof/>
                <w:webHidden/>
              </w:rPr>
              <w:tab/>
            </w:r>
            <w:r>
              <w:rPr>
                <w:noProof/>
                <w:webHidden/>
              </w:rPr>
              <w:fldChar w:fldCharType="begin"/>
            </w:r>
            <w:r>
              <w:rPr>
                <w:noProof/>
                <w:webHidden/>
              </w:rPr>
              <w:instrText xml:space="preserve"> PAGEREF _Toc199175208 \h </w:instrText>
            </w:r>
            <w:r>
              <w:rPr>
                <w:noProof/>
                <w:webHidden/>
              </w:rPr>
            </w:r>
            <w:r>
              <w:rPr>
                <w:noProof/>
                <w:webHidden/>
              </w:rPr>
              <w:fldChar w:fldCharType="separate"/>
            </w:r>
            <w:r>
              <w:rPr>
                <w:noProof/>
                <w:webHidden/>
              </w:rPr>
              <w:t>6</w:t>
            </w:r>
            <w:r>
              <w:rPr>
                <w:noProof/>
                <w:webHidden/>
              </w:rPr>
              <w:fldChar w:fldCharType="end"/>
            </w:r>
          </w:hyperlink>
          <w:r>
            <w:rPr>
              <w:b/>
              <w:bCs/>
              <w:noProof/>
            </w:rPr>
            <w:fldChar w:fldCharType="end"/>
          </w:r>
        </w:p>
      </w:sdtContent>
    </w:sdt>
    <w:p w14:paraId="52AA8CD8" w14:textId="77777777" w:rsidR="00BE538B" w:rsidRDefault="00BE538B">
      <w:pPr>
        <w:rPr>
          <w:b/>
          <w:bCs/>
          <w:noProof/>
        </w:rPr>
      </w:pPr>
      <w:r>
        <w:rPr>
          <w:b/>
          <w:bCs/>
          <w:noProof/>
        </w:rPr>
        <w:br w:type="page"/>
      </w:r>
    </w:p>
    <w:p w14:paraId="61C31BC1" w14:textId="72780915" w:rsidR="007D0EFC" w:rsidRDefault="007D0EFC" w:rsidP="007D0EFC">
      <w:pPr>
        <w:pStyle w:val="Nadpis2"/>
      </w:pPr>
      <w:bookmarkStart w:id="2" w:name="_Toc199175204"/>
      <w:r>
        <w:t>Supplementary Methods</w:t>
      </w:r>
      <w:bookmarkEnd w:id="2"/>
      <w:r>
        <w:t xml:space="preserve"> </w:t>
      </w:r>
    </w:p>
    <w:p w14:paraId="79D8892F" w14:textId="023FB9AF" w:rsidR="43C94AD2" w:rsidRDefault="623A2100" w:rsidP="00400D31">
      <w:pPr>
        <w:pStyle w:val="Nadpis3"/>
      </w:pPr>
      <w:bookmarkStart w:id="3" w:name="_Toc199175205"/>
      <w:r>
        <w:t>W</w:t>
      </w:r>
      <w:r w:rsidR="002B052B">
        <w:t>hole genome sequencing</w:t>
      </w:r>
      <w:r w:rsidR="702C03A0">
        <w:t xml:space="preserve"> (WGS)</w:t>
      </w:r>
      <w:bookmarkEnd w:id="3"/>
    </w:p>
    <w:p w14:paraId="6457473A" w14:textId="77777777" w:rsidR="002B052B" w:rsidRDefault="002B052B" w:rsidP="002B052B">
      <w:pPr>
        <w:rPr>
          <w:b/>
        </w:rPr>
      </w:pPr>
      <w:r>
        <w:rPr>
          <w:b/>
        </w:rPr>
        <w:t xml:space="preserve">DNA isolation from </w:t>
      </w:r>
      <w:r>
        <w:rPr>
          <w:b/>
          <w:sz w:val="24"/>
          <w:szCs w:val="24"/>
        </w:rPr>
        <w:t xml:space="preserve">a single </w:t>
      </w:r>
      <w:r>
        <w:rPr>
          <w:b/>
        </w:rPr>
        <w:t>colony</w:t>
      </w:r>
    </w:p>
    <w:p w14:paraId="035477DB" w14:textId="0791D547" w:rsidR="002B052B" w:rsidRDefault="4EB7130B" w:rsidP="00BE538B">
      <w:pPr>
        <w:spacing w:line="480" w:lineRule="auto"/>
        <w:jc w:val="both"/>
      </w:pPr>
      <w:r>
        <w:t xml:space="preserve">Genomic DNA was isolated from </w:t>
      </w:r>
      <w:r w:rsidR="78042AF2">
        <w:t>a</w:t>
      </w:r>
      <w:r w:rsidR="002B052B">
        <w:t xml:space="preserve"> single colony of</w:t>
      </w:r>
      <w:r w:rsidR="002B052B" w:rsidRPr="79622B7B">
        <w:rPr>
          <w:i/>
          <w:iCs/>
        </w:rPr>
        <w:t xml:space="preserve"> B</w:t>
      </w:r>
      <w:r w:rsidR="78116A6A" w:rsidRPr="79622B7B">
        <w:rPr>
          <w:i/>
          <w:iCs/>
        </w:rPr>
        <w:t>acillus</w:t>
      </w:r>
      <w:r w:rsidR="002B052B" w:rsidRPr="79622B7B">
        <w:rPr>
          <w:i/>
          <w:iCs/>
        </w:rPr>
        <w:t xml:space="preserve"> cereus </w:t>
      </w:r>
      <w:r w:rsidR="001C115F">
        <w:t xml:space="preserve">ATCC 10987 </w:t>
      </w:r>
      <w:r w:rsidR="09C458A4">
        <w:t>grown</w:t>
      </w:r>
      <w:r w:rsidR="002B052B">
        <w:t xml:space="preserve"> </w:t>
      </w:r>
      <w:r w:rsidR="32547A26">
        <w:t>on</w:t>
      </w:r>
      <w:r w:rsidR="002B052B">
        <w:t xml:space="preserve"> blood agar</w:t>
      </w:r>
      <w:r w:rsidR="10DB81C2">
        <w:t>.</w:t>
      </w:r>
      <w:r w:rsidR="002B052B">
        <w:t xml:space="preserve"> </w:t>
      </w:r>
      <w:r w:rsidR="49545015">
        <w:t>E</w:t>
      </w:r>
      <w:r w:rsidR="002B052B">
        <w:t xml:space="preserve">nzymatic lysis </w:t>
      </w:r>
      <w:r w:rsidR="20CC1770">
        <w:t xml:space="preserve">suitable </w:t>
      </w:r>
      <w:r w:rsidR="17768C31">
        <w:t xml:space="preserve">for </w:t>
      </w:r>
      <w:r w:rsidR="6A3C7E9F">
        <w:t>G</w:t>
      </w:r>
      <w:r w:rsidR="002B052B">
        <w:t>ram</w:t>
      </w:r>
      <w:r w:rsidR="2E7C0A0C">
        <w:t>-</w:t>
      </w:r>
      <w:r w:rsidR="002B052B">
        <w:t xml:space="preserve">positive bacteria </w:t>
      </w:r>
      <w:r w:rsidR="00B663CC">
        <w:t xml:space="preserve">was combined with </w:t>
      </w:r>
      <w:r w:rsidR="26258F35">
        <w:t xml:space="preserve">organic </w:t>
      </w:r>
      <w:r w:rsidR="002B052B">
        <w:t xml:space="preserve">phase separation. The colony was </w:t>
      </w:r>
      <w:r w:rsidR="56EC9770">
        <w:t>resuspended</w:t>
      </w:r>
      <w:r w:rsidR="002B052B">
        <w:t xml:space="preserve"> </w:t>
      </w:r>
      <w:r w:rsidR="74607875">
        <w:t xml:space="preserve">in </w:t>
      </w:r>
      <w:r w:rsidR="7751B535">
        <w:t>p</w:t>
      </w:r>
      <w:r w:rsidR="002B052B">
        <w:t>hosphate</w:t>
      </w:r>
      <w:r w:rsidR="3FF63E2E">
        <w:t>-</w:t>
      </w:r>
      <w:r w:rsidR="73EA53FB">
        <w:t>b</w:t>
      </w:r>
      <w:r w:rsidR="002B052B">
        <w:t>uffer</w:t>
      </w:r>
      <w:r w:rsidR="2EE9BABF">
        <w:t>ed</w:t>
      </w:r>
      <w:r w:rsidR="002B052B">
        <w:t xml:space="preserve"> </w:t>
      </w:r>
      <w:r w:rsidR="44CFE68C">
        <w:t>s</w:t>
      </w:r>
      <w:r w:rsidR="002B052B">
        <w:t>aline (PBS)</w:t>
      </w:r>
      <w:r w:rsidR="20285730">
        <w:t>,</w:t>
      </w:r>
      <w:r w:rsidR="002B052B">
        <w:t xml:space="preserve"> centrifug</w:t>
      </w:r>
      <w:r w:rsidR="5150C61C">
        <w:t>ed</w:t>
      </w:r>
      <w:r w:rsidR="00ABC567">
        <w:t>, and</w:t>
      </w:r>
      <w:r w:rsidR="002B052B">
        <w:t xml:space="preserve"> the </w:t>
      </w:r>
      <w:r w:rsidR="570ACECC">
        <w:t xml:space="preserve">resulting </w:t>
      </w:r>
      <w:r w:rsidR="002B052B">
        <w:t xml:space="preserve">cell pellet </w:t>
      </w:r>
      <w:r w:rsidR="766B7932">
        <w:t>was treated with lysis reagents</w:t>
      </w:r>
      <w:r w:rsidR="002B052B">
        <w:t xml:space="preserve">: </w:t>
      </w:r>
      <w:proofErr w:type="spellStart"/>
      <w:r w:rsidR="002B052B">
        <w:t>lysosyme</w:t>
      </w:r>
      <w:proofErr w:type="spellEnd"/>
      <w:r w:rsidR="002B052B">
        <w:t xml:space="preserve"> (20 mg</w:t>
      </w:r>
      <w:r w:rsidR="7615F4D2">
        <w:t xml:space="preserve"> </w:t>
      </w:r>
      <w:r w:rsidR="002B052B">
        <w:t>mL</w:t>
      </w:r>
      <w:r w:rsidR="0992D640" w:rsidRPr="00866405">
        <w:rPr>
          <w:vertAlign w:val="superscript"/>
        </w:rPr>
        <w:t>-1</w:t>
      </w:r>
      <w:r w:rsidR="5D1F3375">
        <w:t xml:space="preserve">; </w:t>
      </w:r>
      <w:r w:rsidR="002B052B">
        <w:t>Sigma-Aldrich), lysis solution (20 mM Tris</w:t>
      </w:r>
      <w:r w:rsidR="332CA219">
        <w:t>–</w:t>
      </w:r>
      <w:r w:rsidR="002B052B">
        <w:t>HCl</w:t>
      </w:r>
      <w:r w:rsidR="26F14195">
        <w:t>,</w:t>
      </w:r>
      <w:r w:rsidR="002B052B">
        <w:t xml:space="preserve"> pH 8.0</w:t>
      </w:r>
      <w:r w:rsidR="24CC3BE8">
        <w:t>;</w:t>
      </w:r>
      <w:r w:rsidR="002B052B">
        <w:t xml:space="preserve"> 2 mM EDTA</w:t>
      </w:r>
      <w:r w:rsidR="6CE01EC5">
        <w:t>;</w:t>
      </w:r>
      <w:r w:rsidR="002B052B">
        <w:t xml:space="preserve"> 1.2% Triton</w:t>
      </w:r>
      <w:r w:rsidR="40E5A462">
        <w:t xml:space="preserve"> X-100</w:t>
      </w:r>
      <w:r w:rsidR="002B052B">
        <w:t>), and RNase (25 µL</w:t>
      </w:r>
      <w:r w:rsidR="165A6C12">
        <w:t xml:space="preserve"> </w:t>
      </w:r>
      <w:r w:rsidR="002B052B">
        <w:t>mL</w:t>
      </w:r>
      <w:r w:rsidR="17CDA9D0" w:rsidRPr="00866405">
        <w:rPr>
          <w:vertAlign w:val="superscript"/>
        </w:rPr>
        <w:t>-1</w:t>
      </w:r>
      <w:r w:rsidR="32ED68B8">
        <w:t>;</w:t>
      </w:r>
      <w:r w:rsidR="0BB8C226">
        <w:t xml:space="preserve"> </w:t>
      </w:r>
      <w:r w:rsidR="002B052B">
        <w:t xml:space="preserve">Sigma-Aldrich). The </w:t>
      </w:r>
      <w:r w:rsidR="7BC09C9B">
        <w:t xml:space="preserve">suspension </w:t>
      </w:r>
      <w:r w:rsidR="002B052B">
        <w:t xml:space="preserve">was incubated at 37 °C for 30 min. </w:t>
      </w:r>
      <w:r w:rsidR="5FDCD1B6">
        <w:t xml:space="preserve">Subsequently, </w:t>
      </w:r>
      <w:r w:rsidR="002B052B">
        <w:t>proteinase K (QIAGEN) and AL buffer (QIAGEN) were added</w:t>
      </w:r>
      <w:r w:rsidR="321F4DB1">
        <w:t xml:space="preserve">, followed by </w:t>
      </w:r>
      <w:r w:rsidR="002B052B">
        <w:t>incubat</w:t>
      </w:r>
      <w:r w:rsidR="1D9FCB36">
        <w:t>ion</w:t>
      </w:r>
      <w:r w:rsidR="002B052B">
        <w:t xml:space="preserve"> at 56 °C for 30 min. </w:t>
      </w:r>
    </w:p>
    <w:p w14:paraId="5A86C2BB" w14:textId="6C229D9C" w:rsidR="002B052B" w:rsidRDefault="5D6E8C8B" w:rsidP="00BE538B">
      <w:pPr>
        <w:spacing w:line="480" w:lineRule="auto"/>
        <w:jc w:val="both"/>
      </w:pPr>
      <w:r>
        <w:t>Phase</w:t>
      </w:r>
      <w:r w:rsidR="002B052B">
        <w:t xml:space="preserve"> separation </w:t>
      </w:r>
      <w:r w:rsidR="57DCFF07">
        <w:t xml:space="preserve">was initiated </w:t>
      </w:r>
      <w:r w:rsidR="04BA9F54">
        <w:t xml:space="preserve">by two </w:t>
      </w:r>
      <w:r w:rsidR="496BF2BE">
        <w:t xml:space="preserve">consecutive </w:t>
      </w:r>
      <w:r w:rsidR="002B052B">
        <w:t>extraction</w:t>
      </w:r>
      <w:r w:rsidR="17113FFE">
        <w:t>s</w:t>
      </w:r>
      <w:r w:rsidR="002B052B">
        <w:t xml:space="preserve"> with </w:t>
      </w:r>
      <w:r w:rsidR="55C1944D">
        <w:t xml:space="preserve">a </w:t>
      </w:r>
      <w:proofErr w:type="spellStart"/>
      <w:proofErr w:type="gramStart"/>
      <w:r w:rsidR="002B052B">
        <w:t>phenol:chloroform</w:t>
      </w:r>
      <w:proofErr w:type="gramEnd"/>
      <w:r w:rsidR="002B052B">
        <w:t>:</w:t>
      </w:r>
      <w:r w:rsidR="00B663CC">
        <w:t>isoamyl</w:t>
      </w:r>
      <w:proofErr w:type="spellEnd"/>
      <w:r w:rsidR="00B663CC">
        <w:t xml:space="preserve"> </w:t>
      </w:r>
      <w:r w:rsidR="002B052B">
        <w:t>alcohol (25:24:1</w:t>
      </w:r>
      <w:r w:rsidR="01E44313">
        <w:t>,</w:t>
      </w:r>
      <w:r w:rsidR="002B052B">
        <w:t xml:space="preserve"> </w:t>
      </w:r>
      <w:r w:rsidR="10A06933">
        <w:t>v/v/v</w:t>
      </w:r>
      <w:r w:rsidR="002B052B">
        <w:t xml:space="preserve">). The </w:t>
      </w:r>
      <w:r w:rsidR="134DB256">
        <w:t xml:space="preserve">aqueous phase </w:t>
      </w:r>
      <w:r w:rsidR="002B052B">
        <w:t xml:space="preserve">was transferred to a new tube and extracted </w:t>
      </w:r>
      <w:r w:rsidR="195488EA">
        <w:t xml:space="preserve">twice </w:t>
      </w:r>
      <w:r w:rsidR="031D1B3B">
        <w:t xml:space="preserve">with </w:t>
      </w:r>
      <w:proofErr w:type="spellStart"/>
      <w:proofErr w:type="gramStart"/>
      <w:r w:rsidR="002B052B">
        <w:t>chloroform:isoamyl</w:t>
      </w:r>
      <w:proofErr w:type="spellEnd"/>
      <w:proofErr w:type="gramEnd"/>
      <w:r w:rsidR="00B663CC">
        <w:t xml:space="preserve"> </w:t>
      </w:r>
      <w:r w:rsidR="002B052B">
        <w:t>alcohol (24:1</w:t>
      </w:r>
      <w:r w:rsidR="1ECB55B7">
        <w:t>, v/v</w:t>
      </w:r>
      <w:r w:rsidR="002B052B">
        <w:t xml:space="preserve">). The </w:t>
      </w:r>
      <w:r w:rsidR="7DCEEED8">
        <w:t xml:space="preserve">resulting aqueous phase </w:t>
      </w:r>
      <w:r w:rsidR="002B052B">
        <w:t xml:space="preserve">was </w:t>
      </w:r>
      <w:r w:rsidR="15B5E600">
        <w:t>again transferred to a fresh</w:t>
      </w:r>
      <w:r w:rsidR="002B052B">
        <w:t xml:space="preserve"> tube. </w:t>
      </w:r>
      <w:r w:rsidR="6760CFFD">
        <w:t xml:space="preserve">Genomic </w:t>
      </w:r>
      <w:r w:rsidR="002B052B">
        <w:t xml:space="preserve">DNA was precipitated </w:t>
      </w:r>
      <w:r w:rsidR="1271D569">
        <w:t>with</w:t>
      </w:r>
      <w:r w:rsidR="002B052B">
        <w:t xml:space="preserve"> absolute ethanol, dried at 37 °C, and dissolved in TE buffer.</w:t>
      </w:r>
    </w:p>
    <w:p w14:paraId="7EE96649" w14:textId="0705641C" w:rsidR="002B052B" w:rsidRDefault="48AB105D" w:rsidP="79622B7B">
      <w:pPr>
        <w:rPr>
          <w:b/>
          <w:bCs/>
        </w:rPr>
      </w:pPr>
      <w:r w:rsidRPr="79622B7B">
        <w:rPr>
          <w:b/>
          <w:bCs/>
        </w:rPr>
        <w:t>DNA</w:t>
      </w:r>
      <w:r w:rsidR="002B052B" w:rsidRPr="79622B7B">
        <w:rPr>
          <w:b/>
          <w:bCs/>
        </w:rPr>
        <w:t xml:space="preserve"> library preparation</w:t>
      </w:r>
    </w:p>
    <w:p w14:paraId="5B05F401" w14:textId="2CB07D40" w:rsidR="002B052B" w:rsidRDefault="0EC468BC" w:rsidP="00BE538B">
      <w:pPr>
        <w:spacing w:line="480" w:lineRule="auto"/>
        <w:jc w:val="both"/>
        <w:rPr>
          <w:color w:val="000000" w:themeColor="text1"/>
        </w:rPr>
      </w:pPr>
      <w:r>
        <w:t>A g</w:t>
      </w:r>
      <w:r w:rsidR="7C4FA1A9">
        <w:t>enomic DNA</w:t>
      </w:r>
      <w:r w:rsidR="002B052B">
        <w:t xml:space="preserve"> library was prepared using </w:t>
      </w:r>
      <w:r w:rsidR="00B663CC">
        <w:t xml:space="preserve">the </w:t>
      </w:r>
      <w:r w:rsidR="002B052B">
        <w:t xml:space="preserve">DNA Prep </w:t>
      </w:r>
      <w:proofErr w:type="spellStart"/>
      <w:r w:rsidR="002B052B">
        <w:t>Tagmentation</w:t>
      </w:r>
      <w:proofErr w:type="spellEnd"/>
      <w:r w:rsidR="002B052B">
        <w:t xml:space="preserve"> kit (Illumina) with </w:t>
      </w:r>
      <w:proofErr w:type="spellStart"/>
      <w:r w:rsidR="002B052B">
        <w:t>Nextera</w:t>
      </w:r>
      <w:proofErr w:type="spellEnd"/>
      <w:r w:rsidR="002B052B">
        <w:t xml:space="preserve"> DNA CD Indexes (Illumina)</w:t>
      </w:r>
      <w:r w:rsidR="4D368C4A">
        <w:t>,</w:t>
      </w:r>
      <w:r w:rsidR="002B052B">
        <w:t xml:space="preserve"> following the manufacturer</w:t>
      </w:r>
      <w:r w:rsidR="7ACE7E44">
        <w:t>’s</w:t>
      </w:r>
      <w:r w:rsidR="002B052B">
        <w:t xml:space="preserve"> protocol. Pair</w:t>
      </w:r>
      <w:r w:rsidR="67048E62">
        <w:t>ed</w:t>
      </w:r>
      <w:r w:rsidR="002B052B">
        <w:t xml:space="preserve">-end sequencing </w:t>
      </w:r>
      <w:r w:rsidR="5DF68F64">
        <w:t xml:space="preserve">(2 × 300 bp) was performed using the </w:t>
      </w:r>
      <w:proofErr w:type="spellStart"/>
      <w:r w:rsidR="002B052B">
        <w:t>MiSeq</w:t>
      </w:r>
      <w:proofErr w:type="spellEnd"/>
      <w:r w:rsidR="002B052B">
        <w:t xml:space="preserve"> Reagent Kit </w:t>
      </w:r>
      <w:r w:rsidR="182203D8">
        <w:t>v</w:t>
      </w:r>
      <w:r w:rsidR="002B052B">
        <w:t>3 (600 cycles</w:t>
      </w:r>
      <w:r w:rsidR="6C1ABE1D">
        <w:t>; Illumina</w:t>
      </w:r>
      <w:r w:rsidR="002B052B">
        <w:t>)</w:t>
      </w:r>
      <w:r w:rsidR="42315515">
        <w:t xml:space="preserve"> on the </w:t>
      </w:r>
      <w:proofErr w:type="spellStart"/>
      <w:r w:rsidR="002B052B">
        <w:t>MiSeq</w:t>
      </w:r>
      <w:proofErr w:type="spellEnd"/>
      <w:r w:rsidR="002B052B">
        <w:t xml:space="preserve"> </w:t>
      </w:r>
      <w:r w:rsidR="42A98A21">
        <w:t xml:space="preserve">platform </w:t>
      </w:r>
      <w:r w:rsidR="002B052B">
        <w:t>(Illumina)</w:t>
      </w:r>
      <w:r w:rsidR="002B052B" w:rsidRPr="26695F98">
        <w:rPr>
          <w:color w:val="000000" w:themeColor="text1"/>
        </w:rPr>
        <w:t xml:space="preserve">. </w:t>
      </w:r>
    </w:p>
    <w:p w14:paraId="0E6EC360" w14:textId="77777777" w:rsidR="002B052B" w:rsidRDefault="002B052B" w:rsidP="002B052B">
      <w:pPr>
        <w:rPr>
          <w:b/>
        </w:rPr>
      </w:pPr>
      <w:r>
        <w:rPr>
          <w:b/>
        </w:rPr>
        <w:t xml:space="preserve">Bioinformatic analysis </w:t>
      </w:r>
    </w:p>
    <w:p w14:paraId="4A49FAC3" w14:textId="728B9073" w:rsidR="002B052B" w:rsidRPr="009656E6" w:rsidRDefault="002B052B" w:rsidP="00BE538B">
      <w:pPr>
        <w:spacing w:line="480" w:lineRule="auto"/>
        <w:jc w:val="both"/>
        <w:rPr>
          <w:rFonts w:ascii="Calibri" w:eastAsia="Calibri" w:hAnsi="Calibri" w:cs="Calibri"/>
        </w:rPr>
      </w:pPr>
      <w:r w:rsidRPr="45DBB4F4">
        <w:rPr>
          <w:rFonts w:eastAsia="Calibri" w:cs="Calibri"/>
        </w:rPr>
        <w:t>WGS data were obtained in FASTQ format</w:t>
      </w:r>
      <w:r w:rsidR="700CA500" w:rsidRPr="45DBB4F4">
        <w:rPr>
          <w:rFonts w:eastAsia="Calibri" w:cs="Calibri"/>
        </w:rPr>
        <w:t>.</w:t>
      </w:r>
      <w:r w:rsidRPr="45DBB4F4">
        <w:rPr>
          <w:rFonts w:eastAsia="Calibri" w:cs="Calibri"/>
        </w:rPr>
        <w:t xml:space="preserve"> </w:t>
      </w:r>
      <w:r w:rsidR="1C4A32EE" w:rsidRPr="45DBB4F4">
        <w:rPr>
          <w:rFonts w:eastAsia="Calibri" w:cs="Calibri"/>
        </w:rPr>
        <w:t>I</w:t>
      </w:r>
      <w:r w:rsidRPr="45DBB4F4">
        <w:rPr>
          <w:rFonts w:eastAsia="Calibri" w:cs="Calibri"/>
        </w:rPr>
        <w:t>nitial quality control of raw</w:t>
      </w:r>
      <w:r w:rsidR="370084FA" w:rsidRPr="45DBB4F4">
        <w:rPr>
          <w:rFonts w:eastAsia="Calibri" w:cs="Calibri"/>
        </w:rPr>
        <w:t xml:space="preserve"> </w:t>
      </w:r>
      <w:r w:rsidRPr="45DBB4F4">
        <w:rPr>
          <w:rFonts w:eastAsia="Calibri" w:cs="Calibri"/>
        </w:rPr>
        <w:t xml:space="preserve">reads was performed using </w:t>
      </w:r>
      <w:proofErr w:type="spellStart"/>
      <w:r w:rsidRPr="45DBB4F4">
        <w:rPr>
          <w:rFonts w:eastAsia="Calibri" w:cs="Calibri"/>
        </w:rPr>
        <w:t>FastQC</w:t>
      </w:r>
      <w:proofErr w:type="spellEnd"/>
      <w:r w:rsidRPr="45DBB4F4">
        <w:rPr>
          <w:rFonts w:eastAsia="Calibri" w:cs="Calibri"/>
        </w:rPr>
        <w:t xml:space="preserve"> (v0.11.5)</w:t>
      </w:r>
      <w:r w:rsidR="002424D0" w:rsidRPr="45DBB4F4">
        <w:rPr>
          <w:rFonts w:eastAsia="Calibri" w:cs="Calibri"/>
        </w:rPr>
        <w:t xml:space="preserve"> </w:t>
      </w:r>
      <w:r w:rsidRPr="45DBB4F4">
        <w:rPr>
          <w:rFonts w:eastAsia="Calibri" w:cs="Calibri"/>
        </w:rPr>
        <w:fldChar w:fldCharType="begin"/>
      </w:r>
      <w:r w:rsidRPr="45DBB4F4">
        <w:rPr>
          <w:rFonts w:eastAsia="Calibri" w:cs="Calibri"/>
        </w:rPr>
        <w:instrText xml:space="preserve"> ADDIN ZOTERO_ITEM CSL_CITATION {"citationID":"BC9QOZ1F","properties":{"formattedCitation":"(\\uc0\\u8220{}Babraham Bioinformatics - FastQC A Quality Control tool for High Throughput Sequence Data,\\uc0\\u8221{} n.d.)","plainCitation":"(“Babraham Bioinformatics - FastQC A Quality Control tool for High Throughput Sequence Data,” n.d.)","dontUpdate":true,"noteIndex":0},"citationItems":[{"id":1219,"uris":["http://zotero.org/users/local/FyxlA654/items/45B3K3QM"],"itemData":{"id":1219,"type":"webpage","title":"Babraham Bioinformatics - FastQC A Quality Control tool for High Throughput Sequence Data","URL":"https://www.bioinformatics.babraham.ac.uk/projects/fastqc/","accessed":{"date-parts":[["2025",2,23]]}}}],"schema":"https://github.com/citation-style-language/schema/raw/master/csl-citation.json"} </w:instrText>
      </w:r>
      <w:r w:rsidRPr="45DBB4F4">
        <w:rPr>
          <w:rFonts w:eastAsia="Calibri" w:cs="Calibri"/>
        </w:rPr>
        <w:fldChar w:fldCharType="separate"/>
      </w:r>
      <w:r w:rsidR="00CB61AC" w:rsidRPr="45DBB4F4">
        <w:rPr>
          <w:rFonts w:ascii="Calibri" w:hAnsi="Calibri" w:cs="Calibri"/>
        </w:rPr>
        <w:t>(</w:t>
      </w:r>
      <w:r w:rsidR="00C552C8" w:rsidRPr="45DBB4F4">
        <w:rPr>
          <w:rFonts w:ascii="Calibri" w:hAnsi="Calibri" w:cs="Calibri"/>
        </w:rPr>
        <w:t>Andrews</w:t>
      </w:r>
      <w:r w:rsidR="000929C0" w:rsidRPr="45DBB4F4">
        <w:rPr>
          <w:rFonts w:ascii="Calibri" w:hAnsi="Calibri" w:cs="Calibri"/>
        </w:rPr>
        <w:t>, 2010</w:t>
      </w:r>
      <w:r w:rsidR="00CB61AC" w:rsidRPr="45DBB4F4">
        <w:rPr>
          <w:rFonts w:ascii="Calibri" w:hAnsi="Calibri" w:cs="Calibri"/>
        </w:rPr>
        <w:t>)</w:t>
      </w:r>
      <w:r w:rsidRPr="45DBB4F4">
        <w:rPr>
          <w:rFonts w:eastAsia="Calibri" w:cs="Calibri"/>
        </w:rPr>
        <w:fldChar w:fldCharType="end"/>
      </w:r>
      <w:r w:rsidR="00B663CC" w:rsidRPr="45DBB4F4">
        <w:rPr>
          <w:rFonts w:eastAsia="Calibri" w:cs="Calibri"/>
        </w:rPr>
        <w:t>,</w:t>
      </w:r>
      <w:r w:rsidRPr="45DBB4F4">
        <w:rPr>
          <w:rFonts w:eastAsia="Calibri" w:cs="Calibri"/>
        </w:rPr>
        <w:t xml:space="preserve"> and results were </w:t>
      </w:r>
      <w:r w:rsidR="25A71EC5" w:rsidRPr="45DBB4F4">
        <w:rPr>
          <w:rFonts w:eastAsia="Calibri" w:cs="Calibri"/>
        </w:rPr>
        <w:t xml:space="preserve">summarized </w:t>
      </w:r>
      <w:r w:rsidRPr="45DBB4F4">
        <w:rPr>
          <w:rFonts w:eastAsia="Calibri" w:cs="Calibri"/>
        </w:rPr>
        <w:t xml:space="preserve">using </w:t>
      </w:r>
      <w:proofErr w:type="spellStart"/>
      <w:r w:rsidRPr="45DBB4F4">
        <w:rPr>
          <w:rFonts w:eastAsia="Calibri" w:cs="Calibri"/>
        </w:rPr>
        <w:t>MultiQC</w:t>
      </w:r>
      <w:proofErr w:type="spellEnd"/>
      <w:r w:rsidRPr="45DBB4F4">
        <w:rPr>
          <w:rFonts w:eastAsia="Calibri" w:cs="Calibri"/>
        </w:rPr>
        <w:t xml:space="preserve"> (v1.8)</w:t>
      </w:r>
      <w:r w:rsidR="002424D0" w:rsidRPr="45DBB4F4">
        <w:rPr>
          <w:rFonts w:eastAsia="Calibri" w:cs="Calibri"/>
        </w:rPr>
        <w:t xml:space="preserve"> </w:t>
      </w:r>
      <w:r w:rsidRPr="45DBB4F4">
        <w:rPr>
          <w:rFonts w:eastAsia="Calibri" w:cs="Calibri"/>
        </w:rPr>
        <w:fldChar w:fldCharType="begin"/>
      </w:r>
      <w:r w:rsidR="00E36B4D">
        <w:rPr>
          <w:rFonts w:eastAsia="Calibri" w:cs="Calibri"/>
        </w:rPr>
        <w:instrText xml:space="preserve"> ADDIN ZOTERO_ITEM CSL_CITATION {"citationID":"52n95ORP","properties":{"formattedCitation":"[2]","plainCitation":"[2]","noteIndex":0},"citationItems":[{"id":1235,"uris":["http://zotero.org/users/local/FyxlA654/items/NUQECMU2"],"itemData":{"id":1235,"type":"article-journal","abstract":"Motivation: Fast and accurate quality control is essential for studies involving next-generation sequencing data. Whilst numerous tools exist to quantify QC metrics, there is no common approach to flexibly integrate these across tools and large sample sets. Assessing analysis results across an entire project can be time consuming and error prone; batch effects and outlier samples can easily be missed in the early stages of analysis.Results: We present MultiQC, a tool to create a single report visualising output from multiple tools across many samples, enabling global trends and biases to be quickly identified. MultiQC can plot data from many common bioinformatics tools and is built to allow easy extension and customization.Availability and implementation: MultiQC is available with an GNU GPLv3 license on GitHub, the Python Package Index and Bioconda. Documentation and example reports are available at http://multiqc.infoContact:  phil.ewels@scilifelab.se","container-title":"Bioinformatics","DOI":"10.1093/bioinformatics/btw354","ISSN":"1367-4803","issue":"19","journalAbbreviation":"Bioinformatics","page":"3047-3048","source":"Silverchair","title":"MultiQC: summarize analysis results for multiple tools and samples in a single report","title-short":"MultiQC","URL":"https://doi.org/10.1093/bioinformatics/btw354","volume":"32","author":[{"family":"Ewels","given":"Philip"},{"family":"Magnusson","given":"Måns"},{"family":"Lundin","given":"Sverker"},{"family":"Käller","given":"Max"}],"accessed":{"date-parts":[["2025",2,25]]},"issued":{"date-parts":[["2016",10,1]]}}}],"schema":"https://github.com/citation-style-language/schema/raw/master/csl-citation.json"} </w:instrText>
      </w:r>
      <w:r w:rsidRPr="45DBB4F4">
        <w:rPr>
          <w:rFonts w:eastAsia="Calibri" w:cs="Calibri"/>
        </w:rPr>
        <w:fldChar w:fldCharType="separate"/>
      </w:r>
      <w:r w:rsidR="00E36B4D" w:rsidRPr="00E36B4D">
        <w:rPr>
          <w:rFonts w:ascii="Calibri" w:hAnsi="Calibri" w:cs="Calibri"/>
        </w:rPr>
        <w:t>[2]</w:t>
      </w:r>
      <w:r w:rsidRPr="45DBB4F4">
        <w:rPr>
          <w:rFonts w:eastAsia="Calibri" w:cs="Calibri"/>
        </w:rPr>
        <w:fldChar w:fldCharType="end"/>
      </w:r>
      <w:r w:rsidRPr="45DBB4F4">
        <w:rPr>
          <w:rFonts w:eastAsia="Calibri" w:cs="Calibri"/>
        </w:rPr>
        <w:t xml:space="preserve">. Key quality </w:t>
      </w:r>
      <w:r w:rsidR="1842ACB5" w:rsidRPr="45DBB4F4">
        <w:rPr>
          <w:rFonts w:eastAsia="Calibri" w:cs="Calibri"/>
        </w:rPr>
        <w:t>parameters</w:t>
      </w:r>
      <w:r w:rsidRPr="45DBB4F4">
        <w:rPr>
          <w:rFonts w:eastAsia="Calibri" w:cs="Calibri"/>
        </w:rPr>
        <w:t xml:space="preserve">, </w:t>
      </w:r>
      <w:r w:rsidR="4A37C9DF" w:rsidRPr="45DBB4F4">
        <w:rPr>
          <w:rFonts w:eastAsia="Calibri" w:cs="Calibri"/>
        </w:rPr>
        <w:t xml:space="preserve">including </w:t>
      </w:r>
      <w:r w:rsidRPr="45DBB4F4">
        <w:rPr>
          <w:rFonts w:eastAsia="Calibri" w:cs="Calibri"/>
        </w:rPr>
        <w:t xml:space="preserve">per-base sequence quality, GC content, and sequence duplication levels, were assessed to ensure </w:t>
      </w:r>
      <w:r w:rsidR="2192212F" w:rsidRPr="45DBB4F4">
        <w:rPr>
          <w:rFonts w:eastAsia="Calibri" w:cs="Calibri"/>
        </w:rPr>
        <w:t>data reliability</w:t>
      </w:r>
      <w:r w:rsidRPr="45DBB4F4">
        <w:rPr>
          <w:rFonts w:eastAsia="Calibri" w:cs="Calibri"/>
        </w:rPr>
        <w:t>. Adaptor sequences and low</w:t>
      </w:r>
      <w:r w:rsidR="00B663CC" w:rsidRPr="45DBB4F4">
        <w:rPr>
          <w:rFonts w:eastAsia="Calibri" w:cs="Calibri"/>
        </w:rPr>
        <w:t>-</w:t>
      </w:r>
      <w:r w:rsidRPr="45DBB4F4">
        <w:rPr>
          <w:rFonts w:eastAsia="Calibri" w:cs="Calibri"/>
        </w:rPr>
        <w:t>quality bases were trimmed</w:t>
      </w:r>
      <w:r w:rsidR="3DF4C1E0" w:rsidRPr="45DBB4F4">
        <w:rPr>
          <w:rFonts w:eastAsia="Calibri" w:cs="Calibri"/>
        </w:rPr>
        <w:t xml:space="preserve"> </w:t>
      </w:r>
      <w:r w:rsidRPr="45DBB4F4">
        <w:rPr>
          <w:rFonts w:eastAsia="Calibri" w:cs="Calibri"/>
        </w:rPr>
        <w:t xml:space="preserve">using </w:t>
      </w:r>
      <w:proofErr w:type="spellStart"/>
      <w:r w:rsidRPr="45DBB4F4">
        <w:rPr>
          <w:rFonts w:eastAsia="Calibri" w:cs="Calibri"/>
        </w:rPr>
        <w:t>FastP</w:t>
      </w:r>
      <w:proofErr w:type="spellEnd"/>
      <w:r w:rsidRPr="45DBB4F4">
        <w:rPr>
          <w:rFonts w:eastAsia="Calibri" w:cs="Calibri"/>
        </w:rPr>
        <w:t xml:space="preserve"> (v0.23.2)</w:t>
      </w:r>
      <w:r w:rsidR="002424D0" w:rsidRPr="45DBB4F4">
        <w:rPr>
          <w:rFonts w:eastAsia="Calibri" w:cs="Calibri"/>
        </w:rPr>
        <w:t xml:space="preserve"> </w:t>
      </w:r>
      <w:r w:rsidRPr="45DBB4F4">
        <w:rPr>
          <w:rFonts w:eastAsia="Calibri" w:cs="Calibri"/>
        </w:rPr>
        <w:fldChar w:fldCharType="begin"/>
      </w:r>
      <w:r w:rsidR="00E36B4D">
        <w:rPr>
          <w:rFonts w:eastAsia="Calibri" w:cs="Calibri"/>
        </w:rPr>
        <w:instrText xml:space="preserve"> ADDIN ZOTERO_ITEM CSL_CITATION {"citationID":"esn6vJ4X","properties":{"formattedCitation":"[3]","plainCitation":"[3]","noteIndex":0},"citationItems":[{"id":1223,"uris":["http://zotero.org/users/local/FyxlA654/items/LENQWP7T"],"itemData":{"id":1223,"type":"article-journal","abstract":"Quality control and preprocessing of FASTQ files are essential to providing clean data for downstream analysis. Traditionally, a different tool is used for each operation, such as quality control, adapter trimming and quality filtering. These tools are often insufficiently fast as most are developed using high-level programming languages (e.g. Python and Java) and provide limited multi-threading support. Reading and loading data multiple times also renders preprocessing slow and I/O inefficient.We developed fastp as an ultra-fast FASTQ preprocessor with useful quality control and data-filtering features. It can perform quality control, adapter trimming, quality filtering, per-read quality pruning and many other operations with a single scan of the FASTQ data. This tool is developed in C++ and has multi-threading support. Based on our evaluation, fastp is 2–5 times faster than other FASTQ preprocessing tools such as Trimmomatic or Cutadapt despite performing far more operations than similar tools.The open-source code and corresponding instructions are available at https://github.com/OpenGene/fastp.","container-title":"Bioinformatics","DOI":"10.1093/bioinformatics/bty560","ISSN":"1367-4803","issue":"17","journalAbbreviation":"Bioinformatics","page":"i884-i890","source":"Silverchair","title":"fastp: an ultra-fast all-in-one FASTQ preprocessor","title-short":"fastp","URL":"https://doi.org/10.1093/bioinformatics/bty560","volume":"34","author":[{"family":"Chen","given":"Shifu"},{"family":"Zhou","given":"Yanqing"},{"family":"Chen","given":"Yaru"},{"family":"Gu","given":"Jia"}],"accessed":{"date-parts":[["2025",2,23]]},"issued":{"date-parts":[["2018",9,1]]}}}],"schema":"https://github.com/citation-style-language/schema/raw/master/csl-citation.json"} </w:instrText>
      </w:r>
      <w:r w:rsidRPr="45DBB4F4">
        <w:rPr>
          <w:rFonts w:eastAsia="Calibri" w:cs="Calibri"/>
        </w:rPr>
        <w:fldChar w:fldCharType="separate"/>
      </w:r>
      <w:r w:rsidR="00E36B4D" w:rsidRPr="00E36B4D">
        <w:rPr>
          <w:rFonts w:ascii="Calibri" w:hAnsi="Calibri" w:cs="Calibri"/>
        </w:rPr>
        <w:t>[3]</w:t>
      </w:r>
      <w:r w:rsidRPr="45DBB4F4">
        <w:rPr>
          <w:rFonts w:eastAsia="Calibri" w:cs="Calibri"/>
        </w:rPr>
        <w:fldChar w:fldCharType="end"/>
      </w:r>
      <w:r w:rsidR="30421745" w:rsidRPr="45DBB4F4">
        <w:rPr>
          <w:rFonts w:eastAsia="Calibri" w:cs="Calibri"/>
        </w:rPr>
        <w:t>,</w:t>
      </w:r>
      <w:r w:rsidRPr="45DBB4F4">
        <w:rPr>
          <w:rFonts w:eastAsia="Calibri" w:cs="Calibri"/>
        </w:rPr>
        <w:t xml:space="preserve"> </w:t>
      </w:r>
      <w:r w:rsidR="19630057" w:rsidRPr="45DBB4F4">
        <w:rPr>
          <w:rFonts w:eastAsia="Calibri" w:cs="Calibri"/>
        </w:rPr>
        <w:t xml:space="preserve">which also removed </w:t>
      </w:r>
      <w:r w:rsidRPr="45DBB4F4">
        <w:rPr>
          <w:rFonts w:eastAsia="Calibri" w:cs="Calibri"/>
        </w:rPr>
        <w:t xml:space="preserve">reads with a Phred </w:t>
      </w:r>
      <w:r w:rsidR="704D3B5F" w:rsidRPr="45DBB4F4">
        <w:rPr>
          <w:rFonts w:eastAsia="Calibri" w:cs="Calibri"/>
        </w:rPr>
        <w:t xml:space="preserve">quality </w:t>
      </w:r>
      <w:r w:rsidRPr="45DBB4F4">
        <w:rPr>
          <w:rFonts w:eastAsia="Calibri" w:cs="Calibri"/>
        </w:rPr>
        <w:t>score below 20</w:t>
      </w:r>
      <w:r w:rsidR="777A5C93" w:rsidRPr="45DBB4F4">
        <w:rPr>
          <w:rFonts w:eastAsia="Calibri" w:cs="Calibri"/>
        </w:rPr>
        <w:t>. O</w:t>
      </w:r>
      <w:r w:rsidRPr="45DBB4F4">
        <w:rPr>
          <w:rFonts w:eastAsia="Calibri" w:cs="Calibri"/>
        </w:rPr>
        <w:t xml:space="preserve">nly high-quality, paired-end reads were retained for </w:t>
      </w:r>
      <w:r w:rsidR="581EEDF7" w:rsidRPr="45DBB4F4">
        <w:rPr>
          <w:rFonts w:eastAsia="Calibri" w:cs="Calibri"/>
        </w:rPr>
        <w:t xml:space="preserve">downstream </w:t>
      </w:r>
      <w:r w:rsidRPr="45DBB4F4">
        <w:rPr>
          <w:rFonts w:eastAsia="Calibri" w:cs="Calibri"/>
        </w:rPr>
        <w:t>analysis.</w:t>
      </w:r>
    </w:p>
    <w:p w14:paraId="1325F039" w14:textId="5AFD4BF5" w:rsidR="002B052B" w:rsidRPr="009656E6" w:rsidRDefault="002B052B" w:rsidP="00BE538B">
      <w:pPr>
        <w:spacing w:line="480" w:lineRule="auto"/>
        <w:jc w:val="both"/>
        <w:rPr>
          <w:rFonts w:ascii="Calibri" w:eastAsia="Calibri" w:hAnsi="Calibri" w:cs="Calibri"/>
        </w:rPr>
      </w:pPr>
      <w:r w:rsidRPr="79622B7B">
        <w:rPr>
          <w:rFonts w:eastAsia="Calibri" w:cs="Calibri"/>
        </w:rPr>
        <w:t xml:space="preserve">High-quality reads were mapped </w:t>
      </w:r>
      <w:r w:rsidR="66AF0835" w:rsidRPr="79622B7B">
        <w:rPr>
          <w:rFonts w:eastAsia="Calibri" w:cs="Calibri"/>
        </w:rPr>
        <w:t>to</w:t>
      </w:r>
      <w:r w:rsidRPr="79622B7B">
        <w:rPr>
          <w:rFonts w:eastAsia="Calibri" w:cs="Calibri"/>
        </w:rPr>
        <w:t xml:space="preserve"> all complete genomes </w:t>
      </w:r>
      <w:r w:rsidR="72495E1D" w:rsidRPr="79622B7B">
        <w:rPr>
          <w:rFonts w:eastAsia="Calibri" w:cs="Calibri"/>
        </w:rPr>
        <w:t xml:space="preserve">available </w:t>
      </w:r>
      <w:r w:rsidR="28EB7E3A" w:rsidRPr="79622B7B">
        <w:rPr>
          <w:rFonts w:eastAsia="Calibri" w:cs="Calibri"/>
        </w:rPr>
        <w:t>in the</w:t>
      </w:r>
      <w:r w:rsidRPr="79622B7B">
        <w:rPr>
          <w:rFonts w:eastAsia="Calibri" w:cs="Calibri"/>
        </w:rPr>
        <w:t xml:space="preserve"> NCBI </w:t>
      </w:r>
      <w:r w:rsidR="7CD2DCCB" w:rsidRPr="79622B7B">
        <w:rPr>
          <w:rFonts w:eastAsia="Calibri" w:cs="Calibri"/>
        </w:rPr>
        <w:t>D</w:t>
      </w:r>
      <w:r w:rsidRPr="79622B7B">
        <w:rPr>
          <w:rFonts w:eastAsia="Calibri" w:cs="Calibri"/>
        </w:rPr>
        <w:t>atasets under taxonomy ID 1396</w:t>
      </w:r>
      <w:r w:rsidR="00AC2BE1" w:rsidRPr="79622B7B">
        <w:rPr>
          <w:rFonts w:eastAsia="Calibri" w:cs="Calibri"/>
        </w:rPr>
        <w:t xml:space="preserve"> (Supplement</w:t>
      </w:r>
      <w:r w:rsidR="5A59E7DF" w:rsidRPr="79622B7B">
        <w:rPr>
          <w:rFonts w:eastAsia="Calibri" w:cs="Calibri"/>
        </w:rPr>
        <w:t>ary Table</w:t>
      </w:r>
      <w:r w:rsidR="00AC2BE1" w:rsidRPr="79622B7B">
        <w:rPr>
          <w:rFonts w:eastAsia="Calibri" w:cs="Calibri"/>
        </w:rPr>
        <w:t xml:space="preserve"> </w:t>
      </w:r>
      <w:r w:rsidR="0BCE1E0E" w:rsidRPr="79622B7B">
        <w:rPr>
          <w:rFonts w:eastAsia="Calibri" w:cs="Calibri"/>
        </w:rPr>
        <w:t>S</w:t>
      </w:r>
      <w:r w:rsidR="478083DC" w:rsidRPr="79622B7B">
        <w:rPr>
          <w:rFonts w:eastAsia="Calibri" w:cs="Calibri"/>
        </w:rPr>
        <w:t>1</w:t>
      </w:r>
      <w:r w:rsidR="00AC2BE1" w:rsidRPr="79622B7B">
        <w:rPr>
          <w:rFonts w:eastAsia="Calibri" w:cs="Calibri"/>
        </w:rPr>
        <w:t xml:space="preserve">) </w:t>
      </w:r>
      <w:r w:rsidRPr="79622B7B">
        <w:rPr>
          <w:rFonts w:eastAsia="Calibri" w:cs="Calibri"/>
        </w:rPr>
        <w:t xml:space="preserve">to </w:t>
      </w:r>
      <w:r w:rsidR="4B8D86B5" w:rsidRPr="79622B7B">
        <w:rPr>
          <w:rFonts w:eastAsia="Calibri" w:cs="Calibri"/>
        </w:rPr>
        <w:t xml:space="preserve">confirm the identity of the </w:t>
      </w:r>
      <w:r w:rsidR="4DE3BA0C" w:rsidRPr="00866405">
        <w:rPr>
          <w:rFonts w:eastAsia="Calibri" w:cs="Calibri"/>
          <w:i/>
          <w:iCs/>
        </w:rPr>
        <w:t>B. cereus</w:t>
      </w:r>
      <w:r w:rsidRPr="79622B7B">
        <w:rPr>
          <w:rFonts w:eastAsia="Calibri" w:cs="Calibri"/>
        </w:rPr>
        <w:t xml:space="preserve"> strain. </w:t>
      </w:r>
      <w:r w:rsidR="7744B8EB" w:rsidRPr="79622B7B">
        <w:rPr>
          <w:rFonts w:eastAsia="Calibri" w:cs="Calibri"/>
        </w:rPr>
        <w:t>Read</w:t>
      </w:r>
      <w:r w:rsidR="5E84DA40" w:rsidRPr="79622B7B">
        <w:rPr>
          <w:rFonts w:eastAsia="Calibri" w:cs="Calibri"/>
        </w:rPr>
        <w:t xml:space="preserve"> </w:t>
      </w:r>
      <w:r w:rsidRPr="79622B7B">
        <w:rPr>
          <w:rFonts w:eastAsia="Calibri" w:cs="Calibri"/>
        </w:rPr>
        <w:t>alignment was performed using Bowtie2 (v2.5.1)</w:t>
      </w:r>
      <w:r w:rsidR="00280B6C" w:rsidRPr="79622B7B">
        <w:rPr>
          <w:rFonts w:eastAsia="Calibri" w:cs="Calibri"/>
        </w:rPr>
        <w:t xml:space="preserve"> </w:t>
      </w:r>
      <w:r w:rsidRPr="79622B7B">
        <w:rPr>
          <w:rFonts w:eastAsia="Calibri" w:cs="Calibri"/>
        </w:rPr>
        <w:fldChar w:fldCharType="begin"/>
      </w:r>
      <w:r w:rsidR="00E36B4D">
        <w:rPr>
          <w:rFonts w:eastAsia="Calibri" w:cs="Calibri"/>
        </w:rPr>
        <w:instrText xml:space="preserve"> ADDIN ZOTERO_ITEM CSL_CITATION {"citationID":"Kwmu7jAz","properties":{"formattedCitation":"[4]","plainCitation":"[4]","noteIndex":0},"citationItems":[{"id":1226,"uris":["http://zotero.org/users/local/FyxlA654/items/2CTUB8VE"],"itemData":{"id":1226,"type":"article-journal","abstract":"The Bowtie 2 software achieves fast, sensitive, accurate and memory-efficient gapped alignment of sequencing reads using the full-text minute index and hardware-accelerated dynamic programming algorithms.","container-title":"Nature Methods","DOI":"10.1038/nmeth.1923","ISSN":"1548-7105","issue":"4","journalAbbreviation":"Nat Methods","language":"en","license":"2012 Springer Nature America, Inc.","note":"publisher: Nature Publishing Group","page":"357-359","source":"www.nature.com","title":"Fast gapped-read alignment with Bowtie 2","URL":"https://www.nature.com/articles/nmeth.1923","volume":"9","author":[{"family":"Langmead","given":"Ben"},{"family":"Salzberg","given":"Steven L."}],"accessed":{"date-parts":[["2025",2,23]]},"issued":{"date-parts":[["2012",4]]}}}],"schema":"https://github.com/citation-style-language/schema/raw/master/csl-citation.json"} </w:instrText>
      </w:r>
      <w:r w:rsidRPr="79622B7B">
        <w:rPr>
          <w:rFonts w:eastAsia="Calibri" w:cs="Calibri"/>
        </w:rPr>
        <w:fldChar w:fldCharType="separate"/>
      </w:r>
      <w:r w:rsidR="00E36B4D" w:rsidRPr="00E36B4D">
        <w:rPr>
          <w:rFonts w:ascii="Calibri" w:hAnsi="Calibri" w:cs="Calibri"/>
        </w:rPr>
        <w:t>[4]</w:t>
      </w:r>
      <w:r w:rsidRPr="79622B7B">
        <w:rPr>
          <w:rFonts w:eastAsia="Calibri" w:cs="Calibri"/>
        </w:rPr>
        <w:fldChar w:fldCharType="end"/>
      </w:r>
      <w:r w:rsidRPr="79622B7B">
        <w:rPr>
          <w:rFonts w:eastAsia="Calibri" w:cs="Calibri"/>
        </w:rPr>
        <w:t xml:space="preserve">. </w:t>
      </w:r>
      <w:r w:rsidR="339A35EA" w:rsidRPr="79622B7B">
        <w:rPr>
          <w:rFonts w:eastAsia="Calibri" w:cs="Calibri"/>
        </w:rPr>
        <w:t>The</w:t>
      </w:r>
      <w:r w:rsidRPr="79622B7B">
        <w:rPr>
          <w:rFonts w:eastAsia="Calibri" w:cs="Calibri"/>
        </w:rPr>
        <w:t xml:space="preserve"> resulting BAM files were </w:t>
      </w:r>
      <w:r w:rsidR="12919087" w:rsidRPr="79622B7B">
        <w:rPr>
          <w:rFonts w:eastAsia="Calibri" w:cs="Calibri"/>
        </w:rPr>
        <w:t xml:space="preserve">sorted and indexed </w:t>
      </w:r>
      <w:r w:rsidR="7B8D8099" w:rsidRPr="79622B7B">
        <w:rPr>
          <w:rFonts w:eastAsia="Calibri" w:cs="Calibri"/>
        </w:rPr>
        <w:t>using</w:t>
      </w:r>
      <w:r w:rsidRPr="79622B7B">
        <w:rPr>
          <w:rFonts w:eastAsia="Calibri" w:cs="Calibri"/>
        </w:rPr>
        <w:t xml:space="preserve"> </w:t>
      </w:r>
      <w:proofErr w:type="spellStart"/>
      <w:r w:rsidRPr="79622B7B">
        <w:rPr>
          <w:rFonts w:eastAsia="Calibri" w:cs="Calibri"/>
        </w:rPr>
        <w:t>SAMtools</w:t>
      </w:r>
      <w:proofErr w:type="spellEnd"/>
      <w:r w:rsidRPr="79622B7B">
        <w:rPr>
          <w:rFonts w:eastAsia="Calibri" w:cs="Calibri"/>
        </w:rPr>
        <w:t xml:space="preserve"> (v1.19.1)</w:t>
      </w:r>
      <w:r w:rsidR="00F40467" w:rsidRPr="79622B7B">
        <w:rPr>
          <w:rFonts w:eastAsia="Calibri" w:cs="Calibri"/>
        </w:rPr>
        <w:t xml:space="preserve"> </w:t>
      </w:r>
      <w:r w:rsidRPr="79622B7B">
        <w:rPr>
          <w:rFonts w:eastAsia="Calibri" w:cs="Calibri"/>
        </w:rPr>
        <w:fldChar w:fldCharType="begin"/>
      </w:r>
      <w:r w:rsidR="00E36B4D">
        <w:rPr>
          <w:rFonts w:eastAsia="Calibri" w:cs="Calibri"/>
        </w:rPr>
        <w:instrText xml:space="preserve"> ADDIN ZOTERO_ITEM CSL_CITATION {"citationID":"ac5WuP0s","properties":{"formattedCitation":"[5]","plainCitation":"[5]","noteIndex":0},"citationItems":[{"id":1232,"uris":["http://zotero.org/users/local/FyxlA654/items/72B3TTGV"],"itemData":{"id":1232,"type":"article-journal","abstract":"SAMtools and BCFtools are widely used programs for processing and analysing high-throughput sequencing data. They include tools for file format conversion and manipulation, sorting, querying, statistics, variant calling, and effect analysis amongst other methods.The first version appeared online 12 years ago and has been maintained and further developed ever since, with many new features and improvements added over the years. The SAMtools and BCFtools packages represent a unique collection of tools that have been used in numerous other software projects and countless genomic pipelines.Both SAMtools and BCFtools are freely available on GitHub under the permissive MIT licence, free for both non-commercial and commercial use. Both packages have been installed &amp;gt;1 million times via Bioconda. The source code and documentation are available from https://www.htslib.org.","container-title":"GigaScience","DOI":"10.1093/gigascience/giab008","ISSN":"2047-217X","issue":"2","journalAbbreviation":"GigaScience","page":"giab008","source":"Silverchair","title":"Twelve years of SAMtools and BCFtools","URL":"https://doi.org/10.1093/gigascience/giab008","volume":"10","author":[{"family":"Danecek","given":"Petr"},{"family":"Bonfield","given":"James K"},{"family":"Liddle","given":"Jennifer"},{"family":"Marshall","given":"John"},{"family":"Ohan","given":"Valeriu"},{"family":"Pollard","given":"Martin O"},{"family":"Whitwham","given":"Andrew"},{"family":"Keane","given":"Thomas"},{"family":"McCarthy","given":"Shane A"},{"family":"Davies","given":"Robert M"},{"family":"Li","given":"Heng"}],"accessed":{"date-parts":[["2025",2,25]]},"issued":{"date-parts":[["2021",2,1]]}}}],"schema":"https://github.com/citation-style-language/schema/raw/master/csl-citation.json"} </w:instrText>
      </w:r>
      <w:r w:rsidRPr="79622B7B">
        <w:rPr>
          <w:rFonts w:eastAsia="Calibri" w:cs="Calibri"/>
        </w:rPr>
        <w:fldChar w:fldCharType="separate"/>
      </w:r>
      <w:r w:rsidR="00E36B4D" w:rsidRPr="00E36B4D">
        <w:rPr>
          <w:rFonts w:ascii="Calibri" w:hAnsi="Calibri" w:cs="Calibri"/>
        </w:rPr>
        <w:t>[5]</w:t>
      </w:r>
      <w:r w:rsidRPr="79622B7B">
        <w:rPr>
          <w:rFonts w:eastAsia="Calibri" w:cs="Calibri"/>
        </w:rPr>
        <w:fldChar w:fldCharType="end"/>
      </w:r>
      <w:r w:rsidRPr="79622B7B">
        <w:rPr>
          <w:rFonts w:eastAsia="Calibri" w:cs="Calibri"/>
        </w:rPr>
        <w:t>.</w:t>
      </w:r>
    </w:p>
    <w:p w14:paraId="553834E5" w14:textId="0AB974B9" w:rsidR="002B052B" w:rsidRDefault="002B052B" w:rsidP="00BE538B">
      <w:pPr>
        <w:spacing w:line="480" w:lineRule="auto"/>
        <w:jc w:val="both"/>
        <w:rPr>
          <w:rFonts w:ascii="Calibri" w:eastAsia="Calibri" w:hAnsi="Calibri" w:cs="Calibri"/>
        </w:rPr>
      </w:pPr>
      <w:r w:rsidRPr="79622B7B">
        <w:rPr>
          <w:rFonts w:eastAsia="Calibri" w:cs="Calibri"/>
        </w:rPr>
        <w:t xml:space="preserve">For each mapping file, quality metrics were evaluated to determine the origin of the bacterial strain. The key </w:t>
      </w:r>
      <w:r w:rsidR="5F7452F9" w:rsidRPr="79622B7B">
        <w:rPr>
          <w:rFonts w:eastAsia="Calibri" w:cs="Calibri"/>
        </w:rPr>
        <w:t>para</w:t>
      </w:r>
      <w:r w:rsidRPr="79622B7B">
        <w:rPr>
          <w:rFonts w:eastAsia="Calibri" w:cs="Calibri"/>
        </w:rPr>
        <w:t>met</w:t>
      </w:r>
      <w:r w:rsidR="122B5541" w:rsidRPr="79622B7B">
        <w:rPr>
          <w:rFonts w:eastAsia="Calibri" w:cs="Calibri"/>
        </w:rPr>
        <w:t>e</w:t>
      </w:r>
      <w:r w:rsidRPr="79622B7B">
        <w:rPr>
          <w:rFonts w:eastAsia="Calibri" w:cs="Calibri"/>
        </w:rPr>
        <w:t>rs assessed included</w:t>
      </w:r>
      <w:r w:rsidR="1C68F50D" w:rsidRPr="79622B7B">
        <w:rPr>
          <w:rFonts w:eastAsia="Calibri" w:cs="Calibri"/>
        </w:rPr>
        <w:t xml:space="preserve"> the number of mapped reads, the percentage of reads aligned to the reference genome, and the depth and uniformity</w:t>
      </w:r>
      <w:r w:rsidR="450B9497" w:rsidRPr="79622B7B">
        <w:rPr>
          <w:rFonts w:eastAsia="Calibri" w:cs="Calibri"/>
        </w:rPr>
        <w:t xml:space="preserve"> of coverage.</w:t>
      </w:r>
      <w:r w:rsidR="00866405">
        <w:rPr>
          <w:rFonts w:eastAsia="Calibri" w:cs="Calibri"/>
        </w:rPr>
        <w:t xml:space="preserve"> </w:t>
      </w:r>
      <w:r w:rsidR="6819ABC1" w:rsidRPr="79622B7B">
        <w:rPr>
          <w:rFonts w:eastAsia="Calibri" w:cs="Calibri"/>
        </w:rPr>
        <w:t>S</w:t>
      </w:r>
      <w:r w:rsidRPr="79622B7B">
        <w:rPr>
          <w:rFonts w:eastAsia="Calibri" w:cs="Calibri"/>
        </w:rPr>
        <w:t xml:space="preserve">train </w:t>
      </w:r>
      <w:r w:rsidR="377F7CBD" w:rsidRPr="79622B7B">
        <w:rPr>
          <w:rFonts w:eastAsia="Calibri" w:cs="Calibri"/>
        </w:rPr>
        <w:t>i</w:t>
      </w:r>
      <w:r w:rsidR="36F3C270" w:rsidRPr="79622B7B">
        <w:rPr>
          <w:rFonts w:eastAsia="Calibri" w:cs="Calibri"/>
        </w:rPr>
        <w:t>dentification</w:t>
      </w:r>
      <w:r w:rsidRPr="79622B7B">
        <w:rPr>
          <w:rFonts w:eastAsia="Calibri" w:cs="Calibri"/>
        </w:rPr>
        <w:t xml:space="preserve"> was based on </w:t>
      </w:r>
      <w:r w:rsidR="75C4E300" w:rsidRPr="79622B7B">
        <w:rPr>
          <w:rFonts w:eastAsia="Calibri" w:cs="Calibri"/>
        </w:rPr>
        <w:t>a</w:t>
      </w:r>
      <w:r w:rsidRPr="79622B7B">
        <w:rPr>
          <w:rFonts w:eastAsia="Calibri" w:cs="Calibri"/>
        </w:rPr>
        <w:t xml:space="preserve"> </w:t>
      </w:r>
      <w:r w:rsidR="2AFE5CC2" w:rsidRPr="79622B7B">
        <w:rPr>
          <w:rFonts w:eastAsia="Calibri" w:cs="Calibri"/>
        </w:rPr>
        <w:t xml:space="preserve">comparative analysis of these </w:t>
      </w:r>
      <w:r w:rsidRPr="79622B7B">
        <w:rPr>
          <w:rFonts w:eastAsia="Calibri" w:cs="Calibri"/>
        </w:rPr>
        <w:t>mapping quality metrics</w:t>
      </w:r>
      <w:r w:rsidR="6B7F5656" w:rsidRPr="79622B7B">
        <w:rPr>
          <w:rFonts w:eastAsia="Calibri" w:cs="Calibri"/>
        </w:rPr>
        <w:t xml:space="preserve"> across all reference genomes</w:t>
      </w:r>
      <w:r w:rsidRPr="79622B7B">
        <w:rPr>
          <w:rFonts w:eastAsia="Calibri" w:cs="Calibri"/>
        </w:rPr>
        <w:t>.</w:t>
      </w:r>
      <w:r w:rsidR="778F9927" w:rsidRPr="79622B7B">
        <w:rPr>
          <w:rFonts w:eastAsia="Calibri" w:cs="Calibri"/>
        </w:rPr>
        <w:t xml:space="preserve"> </w:t>
      </w:r>
      <w:r w:rsidRPr="79622B7B">
        <w:rPr>
          <w:rFonts w:eastAsia="Calibri" w:cs="Calibri"/>
        </w:rPr>
        <w:t xml:space="preserve">The strain </w:t>
      </w:r>
      <w:r w:rsidR="65D74A39" w:rsidRPr="79622B7B">
        <w:rPr>
          <w:rFonts w:eastAsia="Calibri" w:cs="Calibri"/>
        </w:rPr>
        <w:lastRenderedPageBreak/>
        <w:t xml:space="preserve">corresponding to the </w:t>
      </w:r>
      <w:r w:rsidRPr="79622B7B">
        <w:rPr>
          <w:rFonts w:eastAsia="Calibri" w:cs="Calibri"/>
        </w:rPr>
        <w:t xml:space="preserve">reference genome with the highest </w:t>
      </w:r>
      <w:r w:rsidR="371ACBCD" w:rsidRPr="79622B7B">
        <w:rPr>
          <w:rFonts w:eastAsia="Calibri" w:cs="Calibri"/>
        </w:rPr>
        <w:t>number of mapped reads and the most consistent coverage was selected as the best match.</w:t>
      </w:r>
    </w:p>
    <w:p w14:paraId="685211BA" w14:textId="04C8BBB8" w:rsidR="002B052B" w:rsidRDefault="00F90C81" w:rsidP="00BE538B">
      <w:pPr>
        <w:spacing w:line="480" w:lineRule="auto"/>
        <w:jc w:val="both"/>
        <w:rPr>
          <w:rFonts w:eastAsia="Calibri" w:cs="Calibri"/>
        </w:rPr>
      </w:pPr>
      <w:r w:rsidRPr="45DBB4F4">
        <w:rPr>
          <w:rFonts w:eastAsia="Calibri" w:cs="Calibri"/>
        </w:rPr>
        <w:t xml:space="preserve">The </w:t>
      </w:r>
      <w:r w:rsidR="587BD319" w:rsidRPr="45DBB4F4">
        <w:rPr>
          <w:rFonts w:eastAsia="Calibri" w:cs="Calibri"/>
        </w:rPr>
        <w:t xml:space="preserve">sequencing </w:t>
      </w:r>
      <w:r w:rsidRPr="45DBB4F4">
        <w:rPr>
          <w:rFonts w:eastAsia="Calibri" w:cs="Calibri"/>
        </w:rPr>
        <w:t xml:space="preserve">data </w:t>
      </w:r>
      <w:r w:rsidR="28352862" w:rsidRPr="45DBB4F4">
        <w:rPr>
          <w:rFonts w:eastAsia="Calibri" w:cs="Calibri"/>
        </w:rPr>
        <w:t xml:space="preserve">generated </w:t>
      </w:r>
      <w:r w:rsidR="6C1FECB1" w:rsidRPr="45DBB4F4">
        <w:rPr>
          <w:rFonts w:eastAsia="Calibri" w:cs="Calibri"/>
        </w:rPr>
        <w:t xml:space="preserve">in </w:t>
      </w:r>
      <w:r w:rsidRPr="45DBB4F4">
        <w:rPr>
          <w:rFonts w:eastAsia="Calibri" w:cs="Calibri"/>
        </w:rPr>
        <w:t>this study have been deposited in the European Nucleotide Archive (ENA) at EMBL-EBI under accession number PRJEB86181 (</w:t>
      </w:r>
      <w:hyperlink r:id="rId8">
        <w:r w:rsidR="00987457" w:rsidRPr="00866405">
          <w:rPr>
            <w:rStyle w:val="Hypertextovodkaz"/>
            <w:rFonts w:eastAsia="Times New Roman"/>
          </w:rPr>
          <w:t>https://www.ebi.ac.uk/ena/browser/view/PRJEB86181</w:t>
        </w:r>
      </w:hyperlink>
      <w:r w:rsidRPr="45DBB4F4">
        <w:rPr>
          <w:rFonts w:eastAsia="Calibri" w:cs="Calibri"/>
        </w:rPr>
        <w:t>).</w:t>
      </w:r>
      <w:r w:rsidR="002B052B" w:rsidRPr="45DBB4F4">
        <w:rPr>
          <w:rFonts w:eastAsia="Calibri" w:cs="Calibri"/>
        </w:rPr>
        <w:t xml:space="preserve"> </w:t>
      </w:r>
      <w:r w:rsidR="4702B969" w:rsidRPr="45DBB4F4">
        <w:rPr>
          <w:rFonts w:eastAsia="Calibri" w:cs="Calibri"/>
        </w:rPr>
        <w:t>R</w:t>
      </w:r>
      <w:r w:rsidR="002B052B" w:rsidRPr="45DBB4F4">
        <w:rPr>
          <w:rFonts w:eastAsia="Calibri" w:cs="Calibri"/>
        </w:rPr>
        <w:t xml:space="preserve">aw FASTQ files are </w:t>
      </w:r>
      <w:r w:rsidR="05B4B473" w:rsidRPr="45DBB4F4">
        <w:rPr>
          <w:rFonts w:eastAsia="Calibri" w:cs="Calibri"/>
        </w:rPr>
        <w:t xml:space="preserve">publicly available </w:t>
      </w:r>
      <w:r w:rsidR="002B052B" w:rsidRPr="45DBB4F4">
        <w:rPr>
          <w:rFonts w:eastAsia="Calibri" w:cs="Calibri"/>
        </w:rPr>
        <w:t>to ensure transparency and reproducibility of the results.</w:t>
      </w:r>
    </w:p>
    <w:p w14:paraId="17F1AD6D" w14:textId="04E63EBE" w:rsidR="45DBB4F4" w:rsidRDefault="5DF4D7A2" w:rsidP="00400D31">
      <w:pPr>
        <w:pStyle w:val="Nadpis3"/>
      </w:pPr>
      <w:bookmarkStart w:id="4" w:name="_Toc199175206"/>
      <w:r>
        <w:t>Capillary electrophoresis</w:t>
      </w:r>
      <w:r w:rsidR="28B03604">
        <w:t xml:space="preserve"> (CE)</w:t>
      </w:r>
      <w:bookmarkEnd w:id="4"/>
    </w:p>
    <w:p w14:paraId="6D8FE959" w14:textId="32128616" w:rsidR="52B1D27B" w:rsidRDefault="52B1D27B" w:rsidP="00BE538B">
      <w:pPr>
        <w:spacing w:line="480" w:lineRule="auto"/>
        <w:jc w:val="both"/>
        <w:rPr>
          <w:rFonts w:ascii="Calibri" w:eastAsia="Calibri" w:hAnsi="Calibri" w:cs="Calibri"/>
        </w:rPr>
      </w:pPr>
      <w:r w:rsidRPr="45DBB4F4">
        <w:rPr>
          <w:rStyle w:val="normaltextrun"/>
          <w:rFonts w:ascii="Calibri" w:eastAsia="Calibri" w:hAnsi="Calibri" w:cs="Calibri"/>
        </w:rPr>
        <w:t xml:space="preserve">Samples stored at –80 °C were rapidly thawed in hot water and centrifuged at 12,000 × </w:t>
      </w:r>
      <w:r w:rsidRPr="45DBB4F4">
        <w:rPr>
          <w:rStyle w:val="normaltextrun"/>
          <w:rFonts w:ascii="Calibri" w:eastAsia="Calibri" w:hAnsi="Calibri" w:cs="Calibri"/>
          <w:i/>
          <w:iCs/>
        </w:rPr>
        <w:t xml:space="preserve">g </w:t>
      </w:r>
      <w:r w:rsidRPr="45DBB4F4">
        <w:rPr>
          <w:rStyle w:val="normaltextrun"/>
          <w:rFonts w:ascii="Calibri" w:eastAsia="Calibri" w:hAnsi="Calibri" w:cs="Calibri"/>
        </w:rPr>
        <w:t xml:space="preserve">for 10 min. Subsequently, 10 </w:t>
      </w:r>
      <w:proofErr w:type="spellStart"/>
      <w:r w:rsidRPr="45DBB4F4">
        <w:rPr>
          <w:rStyle w:val="normaltextrun"/>
          <w:rFonts w:ascii="Calibri" w:eastAsia="Calibri" w:hAnsi="Calibri" w:cs="Calibri"/>
        </w:rPr>
        <w:t>μL</w:t>
      </w:r>
      <w:proofErr w:type="spellEnd"/>
      <w:r w:rsidRPr="45DBB4F4">
        <w:rPr>
          <w:rStyle w:val="normaltextrun"/>
          <w:rFonts w:ascii="Calibri" w:eastAsia="Calibri" w:hAnsi="Calibri" w:cs="Calibri"/>
        </w:rPr>
        <w:t xml:space="preserve"> of the supernatant from each sample were diluted 10-fold with 5 g L</w:t>
      </w:r>
      <w:r w:rsidRPr="45DBB4F4">
        <w:rPr>
          <w:rStyle w:val="normaltextrun"/>
          <w:rFonts w:ascii="Calibri" w:eastAsia="Calibri" w:hAnsi="Calibri" w:cs="Calibri"/>
          <w:vertAlign w:val="superscript"/>
        </w:rPr>
        <w:t>-1</w:t>
      </w:r>
      <w:r w:rsidRPr="45DBB4F4">
        <w:rPr>
          <w:rStyle w:val="normaltextrun"/>
          <w:rFonts w:ascii="Calibri" w:eastAsia="Calibri" w:hAnsi="Calibri" w:cs="Calibri"/>
        </w:rPr>
        <w:t xml:space="preserve"> (19.2 mM) glucose-6-phosphate (</w:t>
      </w:r>
      <w:proofErr w:type="spellStart"/>
      <w:r w:rsidRPr="45DBB4F4">
        <w:rPr>
          <w:rStyle w:val="normaltextrun"/>
          <w:rFonts w:ascii="Calibri" w:eastAsia="Calibri" w:hAnsi="Calibri" w:cs="Calibri"/>
        </w:rPr>
        <w:t>Fluka</w:t>
      </w:r>
      <w:proofErr w:type="spellEnd"/>
      <w:r w:rsidRPr="45DBB4F4">
        <w:rPr>
          <w:rStyle w:val="normaltextrun"/>
          <w:rFonts w:ascii="Calibri" w:eastAsia="Calibri" w:hAnsi="Calibri" w:cs="Calibri"/>
        </w:rPr>
        <w:t>) in deionized water. The selectivity of the method was confirmed by spiking the injected samples with corresponding analytical standards.</w:t>
      </w:r>
    </w:p>
    <w:p w14:paraId="6ECA89E9" w14:textId="5AA2285A" w:rsidR="52B1D27B" w:rsidRDefault="52B1D27B" w:rsidP="00BE538B">
      <w:pPr>
        <w:spacing w:line="480" w:lineRule="auto"/>
        <w:jc w:val="both"/>
        <w:rPr>
          <w:rFonts w:ascii="Calibri" w:eastAsia="Calibri" w:hAnsi="Calibri" w:cs="Calibri"/>
        </w:rPr>
      </w:pPr>
      <w:r w:rsidRPr="56A1EFE5">
        <w:rPr>
          <w:rStyle w:val="normaltextrun"/>
          <w:rFonts w:ascii="Calibri" w:eastAsia="Calibri" w:hAnsi="Calibri" w:cs="Calibri"/>
        </w:rPr>
        <w:t xml:space="preserve">All analyses were performed using a 7100 CE system (Agilent Technologies) equipped with a photodiode array UV-Vis detector. The separations were accomplished in the 75 </w:t>
      </w:r>
      <w:proofErr w:type="spellStart"/>
      <w:r w:rsidRPr="56A1EFE5">
        <w:rPr>
          <w:rStyle w:val="normaltextrun"/>
          <w:rFonts w:ascii="Calibri" w:eastAsia="Calibri" w:hAnsi="Calibri" w:cs="Calibri"/>
        </w:rPr>
        <w:t>μm</w:t>
      </w:r>
      <w:proofErr w:type="spellEnd"/>
      <w:r w:rsidRPr="56A1EFE5">
        <w:rPr>
          <w:rStyle w:val="normaltextrun"/>
          <w:rFonts w:ascii="Calibri" w:eastAsia="Calibri" w:hAnsi="Calibri" w:cs="Calibri"/>
        </w:rPr>
        <w:t xml:space="preserve"> id fused‐silica capillary (113 cm total length, 104.5 cm effective length) </w:t>
      </w:r>
      <w:proofErr w:type="spellStart"/>
      <w:r w:rsidRPr="56A1EFE5">
        <w:rPr>
          <w:rStyle w:val="normaltextrun"/>
          <w:rFonts w:ascii="Calibri" w:eastAsia="Calibri" w:hAnsi="Calibri" w:cs="Calibri"/>
        </w:rPr>
        <w:t>thermostated</w:t>
      </w:r>
      <w:proofErr w:type="spellEnd"/>
      <w:r w:rsidRPr="56A1EFE5">
        <w:rPr>
          <w:rStyle w:val="normaltextrun"/>
          <w:rFonts w:ascii="Calibri" w:eastAsia="Calibri" w:hAnsi="Calibri" w:cs="Calibri"/>
        </w:rPr>
        <w:t xml:space="preserve"> at 37 °C. Before first use, the capillary was activated by rinsing with 1 M NaOH for 30 min followed by deionized water for 10 min at 50 °C. Prior to each analysis, the capillary was preconditioned by sequential rinsing with 0.1 M NaOH for 1 min, deionized water for 1 min, </w:t>
      </w:r>
      <w:proofErr w:type="gramStart"/>
      <w:r w:rsidRPr="56A1EFE5">
        <w:rPr>
          <w:rStyle w:val="normaltextrun"/>
          <w:rFonts w:ascii="Calibri" w:eastAsia="Calibri" w:hAnsi="Calibri" w:cs="Calibri"/>
        </w:rPr>
        <w:t>and  background</w:t>
      </w:r>
      <w:proofErr w:type="gramEnd"/>
      <w:r w:rsidRPr="56A1EFE5">
        <w:rPr>
          <w:rStyle w:val="normaltextrun"/>
          <w:rFonts w:ascii="Calibri" w:eastAsia="Calibri" w:hAnsi="Calibri" w:cs="Calibri"/>
        </w:rPr>
        <w:t xml:space="preserve"> electrolyte </w:t>
      </w:r>
      <w:r w:rsidR="44E614BC" w:rsidRPr="56A1EFE5">
        <w:rPr>
          <w:rStyle w:val="normaltextrun"/>
          <w:rFonts w:ascii="Calibri" w:eastAsia="Calibri" w:hAnsi="Calibri" w:cs="Calibri"/>
        </w:rPr>
        <w:t xml:space="preserve">(see below) </w:t>
      </w:r>
      <w:r w:rsidRPr="56A1EFE5">
        <w:rPr>
          <w:rStyle w:val="normaltextrun"/>
          <w:rFonts w:ascii="Calibri" w:eastAsia="Calibri" w:hAnsi="Calibri" w:cs="Calibri"/>
        </w:rPr>
        <w:t>for 3 min. After each run, the capillary was flushed with deionized water for 1 min. All rinsing procedures were carried out at a pressure of 950 mbar (95 kPa).</w:t>
      </w:r>
    </w:p>
    <w:p w14:paraId="2EFE21DC" w14:textId="113A9D7A" w:rsidR="007D0EFC" w:rsidRDefault="52B1D27B" w:rsidP="00BE538B">
      <w:pPr>
        <w:spacing w:line="480" w:lineRule="auto"/>
        <w:jc w:val="both"/>
        <w:rPr>
          <w:rFonts w:ascii="Calibri" w:eastAsia="Calibri" w:hAnsi="Calibri" w:cs="Calibri"/>
        </w:rPr>
      </w:pPr>
      <w:r w:rsidRPr="56A1EFE5">
        <w:rPr>
          <w:rStyle w:val="normaltextrun"/>
          <w:rFonts w:ascii="Calibri" w:eastAsia="Calibri" w:hAnsi="Calibri" w:cs="Calibri"/>
        </w:rPr>
        <w:t xml:space="preserve">The sample solution was injected into the capillary at a pressure of 30 mbar (3 kPa) for three seconds. The plug volume was estimated using CE Expert Lite software (Beckman Coulter) to be 9 </w:t>
      </w:r>
      <w:proofErr w:type="spellStart"/>
      <w:r w:rsidRPr="56A1EFE5">
        <w:rPr>
          <w:rStyle w:val="normaltextrun"/>
          <w:rFonts w:ascii="Calibri" w:eastAsia="Calibri" w:hAnsi="Calibri" w:cs="Calibri"/>
        </w:rPr>
        <w:t>nL</w:t>
      </w:r>
      <w:proofErr w:type="spellEnd"/>
      <w:r w:rsidRPr="56A1EFE5">
        <w:rPr>
          <w:rStyle w:val="normaltextrun"/>
          <w:rFonts w:ascii="Calibri" w:eastAsia="Calibri" w:hAnsi="Calibri" w:cs="Calibri"/>
        </w:rPr>
        <w:t xml:space="preserve">. Its length was calculated to be approximately 4.6 mm, representing about 0.4% of the total capillary length. </w:t>
      </w:r>
      <w:r w:rsidR="1F34038D" w:rsidRPr="56A1EFE5">
        <w:rPr>
          <w:rStyle w:val="normaltextrun"/>
          <w:rFonts w:ascii="Calibri" w:eastAsia="Calibri" w:hAnsi="Calibri" w:cs="Calibri"/>
        </w:rPr>
        <w:t xml:space="preserve">Background electrolyte was composed of 0.27 mM CTAB prepared in 4.4 mM potassium hydrogen phthalate buffer with pH adjusted according to </w:t>
      </w:r>
      <w:r w:rsidR="1F34038D" w:rsidRPr="00400D31">
        <w:rPr>
          <w:rStyle w:val="normaltextrun"/>
          <w:rFonts w:ascii="Calibri" w:eastAsia="Calibri" w:hAnsi="Calibri" w:cs="Calibri"/>
        </w:rPr>
        <w:t>the m</w:t>
      </w:r>
      <w:r w:rsidR="5EA2E003" w:rsidRPr="00400D31">
        <w:rPr>
          <w:rStyle w:val="normaltextrun"/>
          <w:rFonts w:ascii="Calibri" w:eastAsia="Calibri" w:hAnsi="Calibri" w:cs="Calibri"/>
        </w:rPr>
        <w:t>onitored group of analytes:</w:t>
      </w:r>
      <w:r w:rsidR="4F542D18" w:rsidRPr="00400D31">
        <w:rPr>
          <w:rStyle w:val="normaltextrun"/>
          <w:rFonts w:ascii="Calibri" w:eastAsia="Calibri" w:hAnsi="Calibri" w:cs="Calibri"/>
        </w:rPr>
        <w:t xml:space="preserve"> </w:t>
      </w:r>
      <w:proofErr w:type="spellStart"/>
      <w:r w:rsidR="4F542D18" w:rsidRPr="00400D31">
        <w:rPr>
          <w:rStyle w:val="normaltextrun"/>
          <w:rFonts w:ascii="Calibri" w:eastAsia="Calibri" w:hAnsi="Calibri" w:cs="Calibri"/>
        </w:rPr>
        <w:t>formate</w:t>
      </w:r>
      <w:proofErr w:type="spellEnd"/>
      <w:r w:rsidR="4F542D18" w:rsidRPr="00400D31">
        <w:rPr>
          <w:rStyle w:val="normaltextrun"/>
          <w:rFonts w:ascii="Calibri" w:eastAsia="Calibri" w:hAnsi="Calibri" w:cs="Calibri"/>
        </w:rPr>
        <w:t>, acetate, propionate, and lactate</w:t>
      </w:r>
      <w:r w:rsidR="3AA9F5E8" w:rsidRPr="00400D31">
        <w:rPr>
          <w:rStyle w:val="normaltextrun"/>
          <w:rFonts w:ascii="Calibri" w:eastAsia="Calibri" w:hAnsi="Calibri" w:cs="Calibri"/>
        </w:rPr>
        <w:t xml:space="preserve"> </w:t>
      </w:r>
      <w:r w:rsidR="3AA9F5E8" w:rsidRPr="00400D31">
        <w:rPr>
          <w:rFonts w:ascii="Calibri" w:eastAsia="Calibri" w:hAnsi="Calibri" w:cs="Calibri"/>
        </w:rPr>
        <w:t>–</w:t>
      </w:r>
      <w:r w:rsidR="4F542D18" w:rsidRPr="00400D31">
        <w:rPr>
          <w:rStyle w:val="normaltextrun"/>
          <w:rFonts w:ascii="Calibri" w:eastAsia="Calibri" w:hAnsi="Calibri" w:cs="Calibri"/>
        </w:rPr>
        <w:t xml:space="preserve"> pH 5.5;</w:t>
      </w:r>
      <w:r w:rsidR="5EA2E003" w:rsidRPr="00400D31">
        <w:rPr>
          <w:rStyle w:val="normaltextrun"/>
          <w:rFonts w:ascii="Calibri" w:eastAsia="Calibri" w:hAnsi="Calibri" w:cs="Calibri"/>
        </w:rPr>
        <w:t xml:space="preserve"> </w:t>
      </w:r>
      <w:r w:rsidR="75989EAA" w:rsidRPr="00400D31">
        <w:rPr>
          <w:rStyle w:val="normaltextrun"/>
          <w:rFonts w:ascii="Calibri" w:eastAsia="Calibri" w:hAnsi="Calibri" w:cs="Calibri"/>
        </w:rPr>
        <w:t>glucose, fructose, galactose, lactose, sucrose</w:t>
      </w:r>
      <w:r w:rsidR="70CC7A12" w:rsidRPr="00400D31">
        <w:rPr>
          <w:rStyle w:val="normaltextrun"/>
          <w:rFonts w:ascii="Calibri" w:eastAsia="Calibri" w:hAnsi="Calibri" w:cs="Calibri"/>
        </w:rPr>
        <w:t>,</w:t>
      </w:r>
      <w:r w:rsidR="75989EAA" w:rsidRPr="00400D31">
        <w:rPr>
          <w:rStyle w:val="normaltextrun"/>
          <w:rFonts w:ascii="Calibri" w:eastAsia="Calibri" w:hAnsi="Calibri" w:cs="Calibri"/>
        </w:rPr>
        <w:t xml:space="preserve"> and butyric acid </w:t>
      </w:r>
      <w:r w:rsidR="3E6CF296" w:rsidRPr="00400D31">
        <w:rPr>
          <w:rFonts w:ascii="Calibri" w:eastAsia="Calibri" w:hAnsi="Calibri" w:cs="Calibri"/>
        </w:rPr>
        <w:t>–</w:t>
      </w:r>
      <w:r w:rsidR="3E6CF296" w:rsidRPr="00400D31">
        <w:rPr>
          <w:rStyle w:val="normaltextrun"/>
          <w:rFonts w:ascii="Calibri" w:eastAsia="Calibri" w:hAnsi="Calibri" w:cs="Calibri"/>
        </w:rPr>
        <w:t xml:space="preserve"> </w:t>
      </w:r>
      <w:r w:rsidR="75989EAA" w:rsidRPr="00400D31">
        <w:rPr>
          <w:rStyle w:val="normaltextrun"/>
          <w:rFonts w:ascii="Calibri" w:eastAsia="Calibri" w:hAnsi="Calibri" w:cs="Calibri"/>
        </w:rPr>
        <w:t xml:space="preserve">pH 11.2; </w:t>
      </w:r>
      <w:r w:rsidR="0DEFAA0D" w:rsidRPr="00400D31">
        <w:rPr>
          <w:rStyle w:val="normaltextrun"/>
          <w:rFonts w:ascii="Calibri" w:eastAsia="Calibri" w:hAnsi="Calibri" w:cs="Calibri"/>
        </w:rPr>
        <w:t xml:space="preserve">xylitol </w:t>
      </w:r>
      <w:r w:rsidR="01F4D33D" w:rsidRPr="00400D31">
        <w:rPr>
          <w:rFonts w:ascii="Calibri" w:eastAsia="Calibri" w:hAnsi="Calibri" w:cs="Calibri"/>
        </w:rPr>
        <w:t xml:space="preserve">– </w:t>
      </w:r>
      <w:r w:rsidR="0DEFAA0D" w:rsidRPr="00400D31">
        <w:rPr>
          <w:rStyle w:val="normaltextrun"/>
          <w:rFonts w:ascii="Calibri" w:eastAsia="Calibri" w:hAnsi="Calibri" w:cs="Calibri"/>
        </w:rPr>
        <w:t>pH 12.1</w:t>
      </w:r>
      <w:r w:rsidR="1F34038D" w:rsidRPr="00400D31">
        <w:rPr>
          <w:rStyle w:val="normaltextrun"/>
          <w:rFonts w:ascii="Calibri" w:eastAsia="Calibri" w:hAnsi="Calibri" w:cs="Calibri"/>
        </w:rPr>
        <w:t xml:space="preserve"> </w:t>
      </w:r>
      <w:r w:rsidRPr="00400D31">
        <w:rPr>
          <w:rStyle w:val="normaltextrun"/>
          <w:rFonts w:ascii="Calibri" w:eastAsia="Calibri" w:hAnsi="Calibri" w:cs="Calibri"/>
        </w:rPr>
        <w:t xml:space="preserve">Separations </w:t>
      </w:r>
      <w:r w:rsidRPr="56A1EFE5">
        <w:rPr>
          <w:rStyle w:val="normaltextrun"/>
          <w:rFonts w:ascii="Calibri" w:eastAsia="Calibri" w:hAnsi="Calibri" w:cs="Calibri"/>
        </w:rPr>
        <w:t>were carried out under a voltage of -30 kV (–265.5 V cm</w:t>
      </w:r>
      <w:r w:rsidRPr="56A1EFE5">
        <w:rPr>
          <w:rStyle w:val="normaltextrun"/>
          <w:rFonts w:ascii="Calibri" w:eastAsia="Calibri" w:hAnsi="Calibri" w:cs="Calibri"/>
          <w:vertAlign w:val="superscript"/>
        </w:rPr>
        <w:t>-1</w:t>
      </w:r>
      <w:r w:rsidRPr="56A1EFE5">
        <w:rPr>
          <w:rStyle w:val="normaltextrun"/>
          <w:rFonts w:ascii="Calibri" w:eastAsia="Calibri" w:hAnsi="Calibri" w:cs="Calibri"/>
        </w:rPr>
        <w:t xml:space="preserve">, negative polarity) with a current of –8 </w:t>
      </w:r>
      <w:proofErr w:type="spellStart"/>
      <w:r w:rsidRPr="56A1EFE5">
        <w:rPr>
          <w:rStyle w:val="normaltextrun"/>
          <w:rFonts w:ascii="Calibri" w:eastAsia="Calibri" w:hAnsi="Calibri" w:cs="Calibri"/>
        </w:rPr>
        <w:t>μA</w:t>
      </w:r>
      <w:proofErr w:type="spellEnd"/>
      <w:r w:rsidRPr="56A1EFE5">
        <w:rPr>
          <w:rStyle w:val="normaltextrun"/>
          <w:rFonts w:ascii="Calibri" w:eastAsia="Calibri" w:hAnsi="Calibri" w:cs="Calibri"/>
        </w:rPr>
        <w:t xml:space="preserve">. Analytes were detected indirectly at 200 nm with a reference wavelength set to 360 nm. Data acquisition and peak integration were performed using </w:t>
      </w:r>
      <w:proofErr w:type="spellStart"/>
      <w:r w:rsidRPr="56A1EFE5">
        <w:rPr>
          <w:rStyle w:val="normaltextrun"/>
          <w:rFonts w:ascii="Calibri" w:eastAsia="Calibri" w:hAnsi="Calibri" w:cs="Calibri"/>
        </w:rPr>
        <w:t>ChemStation</w:t>
      </w:r>
      <w:proofErr w:type="spellEnd"/>
      <w:r w:rsidRPr="56A1EFE5">
        <w:rPr>
          <w:rStyle w:val="normaltextrun"/>
          <w:rFonts w:ascii="Calibri" w:eastAsia="Calibri" w:hAnsi="Calibri" w:cs="Calibri"/>
        </w:rPr>
        <w:t xml:space="preserve"> software, version C.01.03 (Agilent Technologies).</w:t>
      </w:r>
      <w:r w:rsidR="007D0EFC">
        <w:rPr>
          <w:rFonts w:ascii="Calibri" w:eastAsia="Calibri" w:hAnsi="Calibri" w:cs="Calibri"/>
        </w:rPr>
        <w:br w:type="page"/>
      </w:r>
    </w:p>
    <w:bookmarkStart w:id="5" w:name="_Toc199175207"/>
    <w:p w14:paraId="3F573865" w14:textId="5754281F" w:rsidR="00E35EB3" w:rsidRDefault="00E35EB3" w:rsidP="007D0EFC">
      <w:pPr>
        <w:pStyle w:val="Nadpis2"/>
        <w:rPr>
          <w:rFonts w:eastAsia="Calibri"/>
        </w:rPr>
      </w:pPr>
      <w:r>
        <w:rPr>
          <w:noProof/>
        </w:rPr>
        <w:lastRenderedPageBreak/>
        <mc:AlternateContent>
          <mc:Choice Requires="wpg">
            <w:drawing>
              <wp:anchor distT="0" distB="0" distL="114300" distR="114300" simplePos="0" relativeHeight="251660288" behindDoc="0" locked="0" layoutInCell="1" allowOverlap="1" wp14:anchorId="0328B055" wp14:editId="4FF683A1">
                <wp:simplePos x="0" y="0"/>
                <wp:positionH relativeFrom="margin">
                  <wp:align>center</wp:align>
                </wp:positionH>
                <wp:positionV relativeFrom="paragraph">
                  <wp:posOffset>215265</wp:posOffset>
                </wp:positionV>
                <wp:extent cx="4102735" cy="8157845"/>
                <wp:effectExtent l="0" t="0" r="0" b="0"/>
                <wp:wrapTopAndBottom/>
                <wp:docPr id="984703193" name="Skupina 2"/>
                <wp:cNvGraphicFramePr/>
                <a:graphic xmlns:a="http://schemas.openxmlformats.org/drawingml/2006/main">
                  <a:graphicData uri="http://schemas.microsoft.com/office/word/2010/wordprocessingGroup">
                    <wpg:wgp>
                      <wpg:cNvGrpSpPr/>
                      <wpg:grpSpPr>
                        <a:xfrm>
                          <a:off x="0" y="0"/>
                          <a:ext cx="4102735" cy="8157845"/>
                          <a:chOff x="0" y="0"/>
                          <a:chExt cx="4159213" cy="8148349"/>
                        </a:xfrm>
                      </wpg:grpSpPr>
                      <pic:pic xmlns:pic="http://schemas.openxmlformats.org/drawingml/2006/picture">
                        <pic:nvPicPr>
                          <pic:cNvPr id="1050748875" name="Obrázek 1" descr="Obsah obrázku text, snímek obrazovky, vzor, Barevnost&#10;&#10;Obsah vygenerovaný umělou inteligencí může být nesprávný."/>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31713" y="3176615"/>
                            <a:ext cx="4101465" cy="2818130"/>
                          </a:xfrm>
                          <a:prstGeom prst="rect">
                            <a:avLst/>
                          </a:prstGeom>
                        </pic:spPr>
                      </pic:pic>
                      <pic:pic xmlns:pic="http://schemas.openxmlformats.org/drawingml/2006/picture">
                        <pic:nvPicPr>
                          <pic:cNvPr id="1660089761" name="Obrázek 1" descr="Obsah obrázku text, snímek obrazovky, vzor, Paralelní&#10;&#10;Obsah vygenerovaný umělou inteligencí může být nesprávný."/>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152900" cy="3217545"/>
                          </a:xfrm>
                          <a:prstGeom prst="rect">
                            <a:avLst/>
                          </a:prstGeom>
                        </pic:spPr>
                      </pic:pic>
                      <pic:pic xmlns:pic="http://schemas.openxmlformats.org/drawingml/2006/picture">
                        <pic:nvPicPr>
                          <pic:cNvPr id="1645530651" name="Obrázek 1" descr="Obsah obrázku text, snímek obrazovky, design&#10;&#10;Obsah vygenerovaný umělou inteligencí může být nesprávný."/>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31713" y="6009669"/>
                            <a:ext cx="4127500" cy="213868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FF543FC" id="Skupina 2" o:spid="_x0000_s1026" style="position:absolute;margin-left:0;margin-top:16.95pt;width:323.05pt;height:642.35pt;z-index:251660288;mso-position-horizontal:center;mso-position-horizontal-relative:margin;mso-width-relative:margin;mso-height-relative:margin" coordsize="41592,81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rázek 1" o:spid="_x0000_s1027" type="#_x0000_t75" alt="Obsah obrázku text, snímek obrazovky, vzor, Barevnost&#10;&#10;Obsah vygenerovaný umělou inteligencí může být nesprávný." style="position:absolute;left:317;top:31766;width:41014;height:281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">
                  <v:imagedata r:id="rId12" o:title="Obsah obrázku text, snímek obrazovky, vzor, Barevnost&#10;&#10;Obsah vygenerovaný umělou inteligencí může být nesprávný"/>
                </v:shape>
                <v:shape id="Obrázek 1" o:spid="_x0000_s1028" type="#_x0000_t75" alt="Obsah obrázku text, snímek obrazovky, vzor, Paralelní&#10;&#10;Obsah vygenerovaný umělou inteligencí může být nesprávný." style="position:absolute;width:41529;height:321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">
                  <v:imagedata r:id="rId13" o:title="Obsah obrázku text, snímek obrazovky, vzor, Paralelní&#10;&#10;Obsah vygenerovaný umělou inteligencí může být nesprávný"/>
                </v:shape>
                <v:shape id="Obrázek 1" o:spid="_x0000_s1029" type="#_x0000_t75" alt="Obsah obrázku text, snímek obrazovky, design&#10;&#10;Obsah vygenerovaný umělou inteligencí může být nesprávný." style="position:absolute;left:317;top:60096;width:41275;height:213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">
                  <v:imagedata r:id="rId14" o:title="Obsah obrázku text, snímek obrazovky, design&#10;&#10;Obsah vygenerovaný umělou inteligencí může být nesprávný"/>
                </v:shape>
                <w10:wrap type="topAndBottom" anchorx="margin"/>
              </v:group>
            </w:pict>
          </mc:Fallback>
        </mc:AlternateContent>
      </w:r>
      <w:r w:rsidR="007D0EFC">
        <w:rPr>
          <w:rFonts w:eastAsia="Calibri"/>
        </w:rPr>
        <w:t>Supplementary Figure</w:t>
      </w:r>
      <w:bookmarkEnd w:id="5"/>
    </w:p>
    <w:p w14:paraId="064C2962" w14:textId="5B5497E6" w:rsidR="004742BD" w:rsidRDefault="789B8C65" w:rsidP="00E35EB3">
      <w:pPr>
        <w:rPr>
          <w:rFonts w:asciiTheme="majorHAnsi" w:eastAsiaTheme="majorEastAsia" w:hAnsiTheme="majorHAnsi" w:cstheme="majorBidi"/>
          <w:color w:val="2F5496" w:themeColor="accent1" w:themeShade="BF"/>
          <w:sz w:val="26"/>
          <w:szCs w:val="26"/>
        </w:rPr>
      </w:pPr>
      <w:r w:rsidRPr="0202326C">
        <w:rPr>
          <w:b/>
          <w:bCs/>
        </w:rPr>
        <w:t>Figure S</w:t>
      </w:r>
      <w:r w:rsidR="003C4C20">
        <w:rPr>
          <w:b/>
          <w:bCs/>
        </w:rPr>
        <w:t>1</w:t>
      </w:r>
      <w:r w:rsidRPr="0202326C">
        <w:rPr>
          <w:b/>
          <w:bCs/>
        </w:rPr>
        <w:t xml:space="preserve">. </w:t>
      </w:r>
      <w:r>
        <w:t xml:space="preserve">Heatmap of differentially expressed genes </w:t>
      </w:r>
      <w:r w:rsidR="4A84F905" w:rsidRPr="00866405">
        <w:t>in</w:t>
      </w:r>
      <w:r>
        <w:t xml:space="preserve"> </w:t>
      </w:r>
      <w:r w:rsidRPr="0202326C">
        <w:rPr>
          <w:i/>
          <w:iCs/>
        </w:rPr>
        <w:t xml:space="preserve">Bacillus cereus </w:t>
      </w:r>
      <w:r>
        <w:t>(ATCC 10987)</w:t>
      </w:r>
      <w:r w:rsidRPr="0202326C">
        <w:rPr>
          <w:i/>
          <w:iCs/>
        </w:rPr>
        <w:t xml:space="preserve"> </w:t>
      </w:r>
      <w:r w:rsidR="729A1E1D" w:rsidRPr="00866405">
        <w:t>involved in</w:t>
      </w:r>
      <w:r w:rsidR="729A1E1D" w:rsidRPr="0202326C">
        <w:rPr>
          <w:i/>
          <w:iCs/>
        </w:rPr>
        <w:t xml:space="preserve"> </w:t>
      </w:r>
      <w:r>
        <w:t xml:space="preserve">three metabolic pathways </w:t>
      </w:r>
      <w:r w:rsidR="3B87CDDC">
        <w:t xml:space="preserve">across </w:t>
      </w:r>
      <w:r w:rsidRPr="0202326C">
        <w:rPr>
          <w:rFonts w:eastAsia="Times New Roman"/>
          <w:color w:val="000000" w:themeColor="text1"/>
        </w:rPr>
        <w:t xml:space="preserve">different carbohydrate substrates. </w:t>
      </w:r>
      <w:r w:rsidRPr="0202326C">
        <w:rPr>
          <w:rFonts w:ascii="Calibri" w:hAnsi="Calibri" w:cs="Calibri"/>
        </w:rPr>
        <w:t>FRU, fructose; GAL, galactose; GLU, glucose; LAC, lactose; SUC, sucrose; XYL, xylitol.</w:t>
      </w:r>
      <w:r w:rsidR="001C115F">
        <w:br w:type="page"/>
      </w:r>
    </w:p>
    <w:p w14:paraId="4575AC56" w14:textId="3443428A" w:rsidR="003E23F6" w:rsidRDefault="2B32EFA4" w:rsidP="00E35EB3">
      <w:pPr>
        <w:pStyle w:val="Nadpis2"/>
      </w:pPr>
      <w:bookmarkStart w:id="6" w:name="_Toc199175208"/>
      <w:r w:rsidRPr="00E35EB3">
        <w:lastRenderedPageBreak/>
        <w:t>Supplementary References</w:t>
      </w:r>
      <w:bookmarkEnd w:id="6"/>
    </w:p>
    <w:p w14:paraId="6A35183A" w14:textId="77777777" w:rsidR="004701C1" w:rsidRDefault="004701C1" w:rsidP="004701C1">
      <w:pPr>
        <w:pStyle w:val="Bibliografie"/>
        <w:numPr>
          <w:ilvl w:val="0"/>
          <w:numId w:val="9"/>
        </w:numPr>
        <w:spacing w:after="120" w:line="480" w:lineRule="auto"/>
      </w:pPr>
      <w:r>
        <w:t xml:space="preserve">Babraham Bioinformatics. </w:t>
      </w:r>
      <w:proofErr w:type="spellStart"/>
      <w:r>
        <w:t>FastQC</w:t>
      </w:r>
      <w:proofErr w:type="spellEnd"/>
      <w:r>
        <w:t>: A Quality Control tool for High Throughput Sequence Data [Internet]. [cited 2025 Feb 23]. Available from: https://www.bioinformatics.babraham.ac.uk/projects/fastqc/</w:t>
      </w:r>
    </w:p>
    <w:p w14:paraId="11EF55A5" w14:textId="77777777" w:rsidR="004701C1" w:rsidRDefault="004701C1" w:rsidP="004701C1">
      <w:pPr>
        <w:pStyle w:val="Bibliografie"/>
        <w:numPr>
          <w:ilvl w:val="0"/>
          <w:numId w:val="9"/>
        </w:numPr>
        <w:spacing w:after="120" w:line="480" w:lineRule="auto"/>
      </w:pPr>
      <w:proofErr w:type="spellStart"/>
      <w:r>
        <w:t>Ewels</w:t>
      </w:r>
      <w:proofErr w:type="spellEnd"/>
      <w:r>
        <w:t xml:space="preserve"> P, Magnusson M, Lundin S, </w:t>
      </w:r>
      <w:proofErr w:type="spellStart"/>
      <w:r>
        <w:t>Käller</w:t>
      </w:r>
      <w:proofErr w:type="spellEnd"/>
      <w:r>
        <w:t xml:space="preserve"> M. </w:t>
      </w:r>
      <w:proofErr w:type="spellStart"/>
      <w:r>
        <w:t>MultiQC</w:t>
      </w:r>
      <w:proofErr w:type="spellEnd"/>
      <w:r>
        <w:t>: summarize analysis results for multiple tools and samples in a single report. Bioinformatics [Internet]. 2016 [cited 2025 Feb 25];32(19):3047–8. Available from: https://doi.org/10.1093/bioinformatics/btw354</w:t>
      </w:r>
    </w:p>
    <w:p w14:paraId="25B555FD" w14:textId="77777777" w:rsidR="004701C1" w:rsidRDefault="004701C1" w:rsidP="004701C1">
      <w:pPr>
        <w:pStyle w:val="Bibliografie"/>
        <w:numPr>
          <w:ilvl w:val="0"/>
          <w:numId w:val="9"/>
        </w:numPr>
        <w:spacing w:after="120" w:line="480" w:lineRule="auto"/>
      </w:pPr>
      <w:r>
        <w:t xml:space="preserve">Chen S, Zhou Y, Chen Y, Gu J. </w:t>
      </w:r>
      <w:proofErr w:type="spellStart"/>
      <w:r>
        <w:t>fastp</w:t>
      </w:r>
      <w:proofErr w:type="spellEnd"/>
      <w:r>
        <w:t>: an ultra-fast all-in-one FASTQ preprocessor. Bioinformatics [Internet]. 2018 [cited 2025 Feb 23];34(17</w:t>
      </w:r>
      <w:proofErr w:type="gramStart"/>
      <w:r>
        <w:t>):i</w:t>
      </w:r>
      <w:proofErr w:type="gramEnd"/>
      <w:r>
        <w:t>884–90. Available from: https://doi.org/10.1093/bioinformatics/bty560</w:t>
      </w:r>
    </w:p>
    <w:p w14:paraId="38B0837B" w14:textId="77777777" w:rsidR="004701C1" w:rsidRDefault="004701C1" w:rsidP="004701C1">
      <w:pPr>
        <w:pStyle w:val="Bibliografie"/>
        <w:numPr>
          <w:ilvl w:val="0"/>
          <w:numId w:val="9"/>
        </w:numPr>
        <w:spacing w:after="120" w:line="480" w:lineRule="auto"/>
      </w:pPr>
      <w:r>
        <w:t>Langmead B, Salzberg SL. Fast gapped-read alignment with Bowtie 2. Nat Methods [Internet]. 2012 [cited 2025 Feb 23];9(4):357–9. Available from: https://www.nature.com/articles/nmeth.1923</w:t>
      </w:r>
    </w:p>
    <w:p w14:paraId="09426F7C" w14:textId="7B11BA0C" w:rsidR="004701C1" w:rsidRPr="004701C1" w:rsidRDefault="004701C1" w:rsidP="004701C1">
      <w:pPr>
        <w:pStyle w:val="Bibliografie"/>
        <w:numPr>
          <w:ilvl w:val="0"/>
          <w:numId w:val="9"/>
        </w:numPr>
        <w:spacing w:after="120" w:line="480" w:lineRule="auto"/>
      </w:pPr>
      <w:proofErr w:type="spellStart"/>
      <w:r>
        <w:t>Danecek</w:t>
      </w:r>
      <w:proofErr w:type="spellEnd"/>
      <w:r>
        <w:t xml:space="preserve"> P, Bonfield JK, Liddle J, Marshall J, Ohan V, Pollard MO, et al. Twelve years of </w:t>
      </w:r>
      <w:proofErr w:type="spellStart"/>
      <w:r>
        <w:t>SAMtools</w:t>
      </w:r>
      <w:proofErr w:type="spellEnd"/>
      <w:r>
        <w:t xml:space="preserve"> and </w:t>
      </w:r>
      <w:proofErr w:type="spellStart"/>
      <w:r>
        <w:t>BCFtools</w:t>
      </w:r>
      <w:proofErr w:type="spellEnd"/>
      <w:r>
        <w:t xml:space="preserve">. </w:t>
      </w:r>
      <w:proofErr w:type="spellStart"/>
      <w:r>
        <w:t>GigaScience</w:t>
      </w:r>
      <w:proofErr w:type="spellEnd"/>
      <w:r>
        <w:t xml:space="preserve"> [Internet]. 2021 [cited 2025 Feb 25];10(2</w:t>
      </w:r>
      <w:proofErr w:type="gramStart"/>
      <w:r>
        <w:t>):giab</w:t>
      </w:r>
      <w:proofErr w:type="gramEnd"/>
      <w:r>
        <w:t>008. Available from: https://doi.org/10.1093/gigascience/giab008</w:t>
      </w:r>
    </w:p>
    <w:sectPr w:rsidR="004701C1" w:rsidRPr="004701C1" w:rsidSect="00A61923">
      <w:pgSz w:w="11906" w:h="16838"/>
      <w:pgMar w:top="1276"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8AD3EE0" w14:textId="77777777" w:rsidR="0010211A" w:rsidRDefault="0010211A" w:rsidP="002B052B">
      <w:pPr>
        <w:spacing w:after="0" w:line="240" w:lineRule="auto"/>
      </w:pPr>
      <w:r>
        <w:separator/>
      </w:r>
    </w:p>
  </w:endnote>
  <w:endnote w:type="continuationSeparator" w:id="0">
    <w:p w14:paraId="17A55C65" w14:textId="77777777" w:rsidR="0010211A" w:rsidRDefault="0010211A" w:rsidP="002B05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C69EBC5" w14:textId="77777777" w:rsidR="0010211A" w:rsidRDefault="0010211A" w:rsidP="002B052B">
      <w:pPr>
        <w:spacing w:after="0" w:line="240" w:lineRule="auto"/>
      </w:pPr>
      <w:r>
        <w:separator/>
      </w:r>
    </w:p>
  </w:footnote>
  <w:footnote w:type="continuationSeparator" w:id="0">
    <w:p w14:paraId="1591E384" w14:textId="77777777" w:rsidR="0010211A" w:rsidRDefault="0010211A" w:rsidP="002B052B">
      <w:pPr>
        <w:spacing w:after="0" w:line="240" w:lineRule="auto"/>
      </w:pPr>
      <w:r>
        <w:continuationSeparator/>
      </w:r>
    </w:p>
  </w:footnote>
</w:footnotes>
</file>

<file path=word/intelligence2.xml><?xml version="1.0" encoding="utf-8"?>
<int2:intelligence xmlns:int2="http://schemas.microsoft.com/office/intelligence/2020/intelligence" xmlns:oel="http://schemas.microsoft.com/office/2019/extlst">
  <int2:observations>
    <int2:textHash int2:hashCode="IF194Wh4Vn8Hg7" int2:id="xRFfOwP0">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7B2002"/>
    <w:multiLevelType w:val="multilevel"/>
    <w:tmpl w:val="491634D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 w15:restartNumberingAfterBreak="0">
    <w:nsid w:val="18B45902"/>
    <w:multiLevelType w:val="hybridMultilevel"/>
    <w:tmpl w:val="2162EF42"/>
    <w:lvl w:ilvl="0" w:tplc="ED4AF6D0">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3B92FB9"/>
    <w:multiLevelType w:val="hybridMultilevel"/>
    <w:tmpl w:val="34A865B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15:restartNumberingAfterBreak="0">
    <w:nsid w:val="2734362C"/>
    <w:multiLevelType w:val="hybridMultilevel"/>
    <w:tmpl w:val="F75076F4"/>
    <w:lvl w:ilvl="0" w:tplc="E618DDA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63D4804"/>
    <w:multiLevelType w:val="hybridMultilevel"/>
    <w:tmpl w:val="F404DD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6274554"/>
    <w:multiLevelType w:val="hybridMultilevel"/>
    <w:tmpl w:val="690C4C94"/>
    <w:lvl w:ilvl="0" w:tplc="7A6CE2D4">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70D61E90"/>
    <w:multiLevelType w:val="hybridMultilevel"/>
    <w:tmpl w:val="725A468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7F843179"/>
    <w:multiLevelType w:val="hybridMultilevel"/>
    <w:tmpl w:val="0CCC30D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7FBA444E"/>
    <w:multiLevelType w:val="hybridMultilevel"/>
    <w:tmpl w:val="B0FAED0A"/>
    <w:lvl w:ilvl="0" w:tplc="EBF6D902">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2026249440">
    <w:abstractNumId w:val="5"/>
  </w:num>
  <w:num w:numId="2" w16cid:durableId="1172262091">
    <w:abstractNumId w:val="3"/>
  </w:num>
  <w:num w:numId="3" w16cid:durableId="43994382">
    <w:abstractNumId w:val="1"/>
  </w:num>
  <w:num w:numId="4" w16cid:durableId="684524443">
    <w:abstractNumId w:val="8"/>
  </w:num>
  <w:num w:numId="5" w16cid:durableId="1918247443">
    <w:abstractNumId w:val="7"/>
  </w:num>
  <w:num w:numId="6" w16cid:durableId="2113235724">
    <w:abstractNumId w:val="2"/>
  </w:num>
  <w:num w:numId="7" w16cid:durableId="1980106403">
    <w:abstractNumId w:val="0"/>
  </w:num>
  <w:num w:numId="8" w16cid:durableId="418136336">
    <w:abstractNumId w:val="4"/>
  </w:num>
  <w:num w:numId="9" w16cid:durableId="54318080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I3NDQytDA1NrS0MDdU0lEKTi0uzszPAykwNqsFACm3G7otAAAA"/>
  </w:docVars>
  <w:rsids>
    <w:rsidRoot w:val="0065467F"/>
    <w:rsid w:val="00000409"/>
    <w:rsid w:val="00000866"/>
    <w:rsid w:val="00001C17"/>
    <w:rsid w:val="000130CC"/>
    <w:rsid w:val="00034E95"/>
    <w:rsid w:val="000374A7"/>
    <w:rsid w:val="00045DF7"/>
    <w:rsid w:val="00054333"/>
    <w:rsid w:val="0005630E"/>
    <w:rsid w:val="00063756"/>
    <w:rsid w:val="00064A63"/>
    <w:rsid w:val="00071299"/>
    <w:rsid w:val="0007511E"/>
    <w:rsid w:val="000762A6"/>
    <w:rsid w:val="000929C0"/>
    <w:rsid w:val="00093D7F"/>
    <w:rsid w:val="000A1F4C"/>
    <w:rsid w:val="000A7E2B"/>
    <w:rsid w:val="000B1418"/>
    <w:rsid w:val="000B352B"/>
    <w:rsid w:val="000B4121"/>
    <w:rsid w:val="000B7898"/>
    <w:rsid w:val="000C1EE1"/>
    <w:rsid w:val="000C374B"/>
    <w:rsid w:val="000C5557"/>
    <w:rsid w:val="000D0615"/>
    <w:rsid w:val="000D28F3"/>
    <w:rsid w:val="000D7321"/>
    <w:rsid w:val="000D7830"/>
    <w:rsid w:val="0010211A"/>
    <w:rsid w:val="001032F5"/>
    <w:rsid w:val="00111A0B"/>
    <w:rsid w:val="00115EC6"/>
    <w:rsid w:val="00131A8A"/>
    <w:rsid w:val="00136752"/>
    <w:rsid w:val="00136AC6"/>
    <w:rsid w:val="0014783A"/>
    <w:rsid w:val="00152ED6"/>
    <w:rsid w:val="00153670"/>
    <w:rsid w:val="00156B60"/>
    <w:rsid w:val="00156C24"/>
    <w:rsid w:val="00160164"/>
    <w:rsid w:val="00161B15"/>
    <w:rsid w:val="00163A75"/>
    <w:rsid w:val="00167DFF"/>
    <w:rsid w:val="00176931"/>
    <w:rsid w:val="0018403A"/>
    <w:rsid w:val="001A6CBF"/>
    <w:rsid w:val="001C0C4F"/>
    <w:rsid w:val="001C115F"/>
    <w:rsid w:val="001C1FF8"/>
    <w:rsid w:val="001D337E"/>
    <w:rsid w:val="001D4A29"/>
    <w:rsid w:val="001D5A24"/>
    <w:rsid w:val="001D73AA"/>
    <w:rsid w:val="001E2E2B"/>
    <w:rsid w:val="001E6293"/>
    <w:rsid w:val="001E6547"/>
    <w:rsid w:val="001F3BE0"/>
    <w:rsid w:val="001F7293"/>
    <w:rsid w:val="002051CE"/>
    <w:rsid w:val="0022248C"/>
    <w:rsid w:val="00225037"/>
    <w:rsid w:val="00234082"/>
    <w:rsid w:val="002424D0"/>
    <w:rsid w:val="002450E5"/>
    <w:rsid w:val="002472E1"/>
    <w:rsid w:val="00252A18"/>
    <w:rsid w:val="00252B40"/>
    <w:rsid w:val="00255BB8"/>
    <w:rsid w:val="002617EA"/>
    <w:rsid w:val="002706F8"/>
    <w:rsid w:val="00273E52"/>
    <w:rsid w:val="00280B6C"/>
    <w:rsid w:val="00281E6A"/>
    <w:rsid w:val="002B052B"/>
    <w:rsid w:val="002B1669"/>
    <w:rsid w:val="002B4680"/>
    <w:rsid w:val="002B744D"/>
    <w:rsid w:val="002C4EEE"/>
    <w:rsid w:val="002C61AE"/>
    <w:rsid w:val="002D5B9D"/>
    <w:rsid w:val="002D5EE8"/>
    <w:rsid w:val="002D65D7"/>
    <w:rsid w:val="002E08DA"/>
    <w:rsid w:val="002E0FA1"/>
    <w:rsid w:val="002F38F8"/>
    <w:rsid w:val="00300DCA"/>
    <w:rsid w:val="00304BA8"/>
    <w:rsid w:val="0031367E"/>
    <w:rsid w:val="00334813"/>
    <w:rsid w:val="0034168D"/>
    <w:rsid w:val="00344B52"/>
    <w:rsid w:val="00346343"/>
    <w:rsid w:val="003524C3"/>
    <w:rsid w:val="0035254A"/>
    <w:rsid w:val="003625E8"/>
    <w:rsid w:val="00366D55"/>
    <w:rsid w:val="0036762B"/>
    <w:rsid w:val="003716BC"/>
    <w:rsid w:val="00376901"/>
    <w:rsid w:val="00385F89"/>
    <w:rsid w:val="003921F8"/>
    <w:rsid w:val="00392CBF"/>
    <w:rsid w:val="00396F5D"/>
    <w:rsid w:val="003A666D"/>
    <w:rsid w:val="003B1EA4"/>
    <w:rsid w:val="003B460F"/>
    <w:rsid w:val="003B59CE"/>
    <w:rsid w:val="003C200B"/>
    <w:rsid w:val="003C4C20"/>
    <w:rsid w:val="003C5B6B"/>
    <w:rsid w:val="003E0467"/>
    <w:rsid w:val="003E23F6"/>
    <w:rsid w:val="003E7DDF"/>
    <w:rsid w:val="00400D31"/>
    <w:rsid w:val="004111A1"/>
    <w:rsid w:val="004122DD"/>
    <w:rsid w:val="00414E6D"/>
    <w:rsid w:val="004230E0"/>
    <w:rsid w:val="004357AE"/>
    <w:rsid w:val="004428FA"/>
    <w:rsid w:val="00444EC0"/>
    <w:rsid w:val="0044593A"/>
    <w:rsid w:val="00445AEE"/>
    <w:rsid w:val="0045117A"/>
    <w:rsid w:val="00465510"/>
    <w:rsid w:val="004701C1"/>
    <w:rsid w:val="00470765"/>
    <w:rsid w:val="00473B25"/>
    <w:rsid w:val="004742BD"/>
    <w:rsid w:val="00474808"/>
    <w:rsid w:val="00476997"/>
    <w:rsid w:val="00486822"/>
    <w:rsid w:val="004A1350"/>
    <w:rsid w:val="004A18F0"/>
    <w:rsid w:val="004B2811"/>
    <w:rsid w:val="004B34BA"/>
    <w:rsid w:val="004B3B40"/>
    <w:rsid w:val="004B7118"/>
    <w:rsid w:val="004C2BF4"/>
    <w:rsid w:val="004C555B"/>
    <w:rsid w:val="004D407B"/>
    <w:rsid w:val="00503F05"/>
    <w:rsid w:val="00507230"/>
    <w:rsid w:val="00507614"/>
    <w:rsid w:val="00512DBE"/>
    <w:rsid w:val="005223D3"/>
    <w:rsid w:val="00526877"/>
    <w:rsid w:val="00526D3E"/>
    <w:rsid w:val="00542483"/>
    <w:rsid w:val="00542708"/>
    <w:rsid w:val="005563A3"/>
    <w:rsid w:val="0057045C"/>
    <w:rsid w:val="00577366"/>
    <w:rsid w:val="0058146E"/>
    <w:rsid w:val="005844D4"/>
    <w:rsid w:val="00591197"/>
    <w:rsid w:val="005914ED"/>
    <w:rsid w:val="0059457D"/>
    <w:rsid w:val="00595953"/>
    <w:rsid w:val="005A11CC"/>
    <w:rsid w:val="005A2958"/>
    <w:rsid w:val="005A58E9"/>
    <w:rsid w:val="005B0E40"/>
    <w:rsid w:val="005B110E"/>
    <w:rsid w:val="005B3174"/>
    <w:rsid w:val="005B423C"/>
    <w:rsid w:val="005B7B7A"/>
    <w:rsid w:val="005C2576"/>
    <w:rsid w:val="005C4356"/>
    <w:rsid w:val="005D3422"/>
    <w:rsid w:val="005D518B"/>
    <w:rsid w:val="005E632F"/>
    <w:rsid w:val="005F3B5D"/>
    <w:rsid w:val="005F3D41"/>
    <w:rsid w:val="005F4100"/>
    <w:rsid w:val="0060017E"/>
    <w:rsid w:val="00601BA2"/>
    <w:rsid w:val="006079DD"/>
    <w:rsid w:val="0061434D"/>
    <w:rsid w:val="00614FCF"/>
    <w:rsid w:val="00624F31"/>
    <w:rsid w:val="0062785C"/>
    <w:rsid w:val="006304C9"/>
    <w:rsid w:val="0063244D"/>
    <w:rsid w:val="0063689B"/>
    <w:rsid w:val="0065467F"/>
    <w:rsid w:val="00656744"/>
    <w:rsid w:val="00662CD9"/>
    <w:rsid w:val="006713A3"/>
    <w:rsid w:val="00684214"/>
    <w:rsid w:val="00690032"/>
    <w:rsid w:val="00697908"/>
    <w:rsid w:val="006A3A35"/>
    <w:rsid w:val="006C2028"/>
    <w:rsid w:val="006D0EE1"/>
    <w:rsid w:val="006D66C8"/>
    <w:rsid w:val="006E501B"/>
    <w:rsid w:val="007015AF"/>
    <w:rsid w:val="00706FA7"/>
    <w:rsid w:val="00712D6D"/>
    <w:rsid w:val="00735435"/>
    <w:rsid w:val="00741600"/>
    <w:rsid w:val="007421E2"/>
    <w:rsid w:val="00743EEA"/>
    <w:rsid w:val="00751B00"/>
    <w:rsid w:val="0075416F"/>
    <w:rsid w:val="00757970"/>
    <w:rsid w:val="007645A9"/>
    <w:rsid w:val="00771886"/>
    <w:rsid w:val="00773938"/>
    <w:rsid w:val="0077471D"/>
    <w:rsid w:val="00775DDB"/>
    <w:rsid w:val="00780D15"/>
    <w:rsid w:val="00784696"/>
    <w:rsid w:val="007873F3"/>
    <w:rsid w:val="007A0358"/>
    <w:rsid w:val="007B02EF"/>
    <w:rsid w:val="007B1016"/>
    <w:rsid w:val="007B2029"/>
    <w:rsid w:val="007B7860"/>
    <w:rsid w:val="007C29B8"/>
    <w:rsid w:val="007C50E5"/>
    <w:rsid w:val="007D0EFC"/>
    <w:rsid w:val="007D7E85"/>
    <w:rsid w:val="007E5ABA"/>
    <w:rsid w:val="007F3AF5"/>
    <w:rsid w:val="007F44EA"/>
    <w:rsid w:val="007F64DD"/>
    <w:rsid w:val="007F6D67"/>
    <w:rsid w:val="007F7FEB"/>
    <w:rsid w:val="00807F0E"/>
    <w:rsid w:val="008103D1"/>
    <w:rsid w:val="0082657E"/>
    <w:rsid w:val="00831F57"/>
    <w:rsid w:val="00833075"/>
    <w:rsid w:val="00833A01"/>
    <w:rsid w:val="00844B7A"/>
    <w:rsid w:val="008457E5"/>
    <w:rsid w:val="00853609"/>
    <w:rsid w:val="008604AF"/>
    <w:rsid w:val="00861751"/>
    <w:rsid w:val="00864811"/>
    <w:rsid w:val="00864D36"/>
    <w:rsid w:val="00866405"/>
    <w:rsid w:val="008775D4"/>
    <w:rsid w:val="008845E4"/>
    <w:rsid w:val="00891901"/>
    <w:rsid w:val="00891A9C"/>
    <w:rsid w:val="008942E5"/>
    <w:rsid w:val="008A6DA1"/>
    <w:rsid w:val="008B348A"/>
    <w:rsid w:val="008D0096"/>
    <w:rsid w:val="008D5C28"/>
    <w:rsid w:val="008D6884"/>
    <w:rsid w:val="008E6C12"/>
    <w:rsid w:val="008F0235"/>
    <w:rsid w:val="008F278C"/>
    <w:rsid w:val="0090581B"/>
    <w:rsid w:val="00905D34"/>
    <w:rsid w:val="00911BAA"/>
    <w:rsid w:val="00921256"/>
    <w:rsid w:val="009259F2"/>
    <w:rsid w:val="00941D14"/>
    <w:rsid w:val="00951B50"/>
    <w:rsid w:val="00952A67"/>
    <w:rsid w:val="009656E6"/>
    <w:rsid w:val="00973D3B"/>
    <w:rsid w:val="00987457"/>
    <w:rsid w:val="00990630"/>
    <w:rsid w:val="00991D32"/>
    <w:rsid w:val="009921D9"/>
    <w:rsid w:val="0099777E"/>
    <w:rsid w:val="00997E4C"/>
    <w:rsid w:val="009A05F2"/>
    <w:rsid w:val="009A2273"/>
    <w:rsid w:val="009A34EA"/>
    <w:rsid w:val="009A7F4C"/>
    <w:rsid w:val="009B0437"/>
    <w:rsid w:val="009B182A"/>
    <w:rsid w:val="009B7B93"/>
    <w:rsid w:val="009C51B9"/>
    <w:rsid w:val="009E2C0A"/>
    <w:rsid w:val="009F0C9C"/>
    <w:rsid w:val="009F226C"/>
    <w:rsid w:val="00A10071"/>
    <w:rsid w:val="00A116BB"/>
    <w:rsid w:val="00A137FA"/>
    <w:rsid w:val="00A14D53"/>
    <w:rsid w:val="00A15434"/>
    <w:rsid w:val="00A17D9A"/>
    <w:rsid w:val="00A25868"/>
    <w:rsid w:val="00A3092F"/>
    <w:rsid w:val="00A465E5"/>
    <w:rsid w:val="00A470CC"/>
    <w:rsid w:val="00A470F1"/>
    <w:rsid w:val="00A50F46"/>
    <w:rsid w:val="00A52D3E"/>
    <w:rsid w:val="00A54CFB"/>
    <w:rsid w:val="00A54D43"/>
    <w:rsid w:val="00A56F82"/>
    <w:rsid w:val="00A61923"/>
    <w:rsid w:val="00A61E7E"/>
    <w:rsid w:val="00A650A4"/>
    <w:rsid w:val="00A71D84"/>
    <w:rsid w:val="00A77228"/>
    <w:rsid w:val="00A8459F"/>
    <w:rsid w:val="00A8572A"/>
    <w:rsid w:val="00A92791"/>
    <w:rsid w:val="00AA324A"/>
    <w:rsid w:val="00AB3889"/>
    <w:rsid w:val="00AB5C6A"/>
    <w:rsid w:val="00ABC567"/>
    <w:rsid w:val="00AC275B"/>
    <w:rsid w:val="00AC2BE1"/>
    <w:rsid w:val="00AC314E"/>
    <w:rsid w:val="00AD3B0A"/>
    <w:rsid w:val="00AE05B2"/>
    <w:rsid w:val="00AE11CD"/>
    <w:rsid w:val="00B06536"/>
    <w:rsid w:val="00B2142F"/>
    <w:rsid w:val="00B243CC"/>
    <w:rsid w:val="00B34232"/>
    <w:rsid w:val="00B35907"/>
    <w:rsid w:val="00B41589"/>
    <w:rsid w:val="00B42D40"/>
    <w:rsid w:val="00B51CB5"/>
    <w:rsid w:val="00B571CA"/>
    <w:rsid w:val="00B61DC9"/>
    <w:rsid w:val="00B663CC"/>
    <w:rsid w:val="00B66679"/>
    <w:rsid w:val="00B73274"/>
    <w:rsid w:val="00B84E0A"/>
    <w:rsid w:val="00BA0BBC"/>
    <w:rsid w:val="00BA2344"/>
    <w:rsid w:val="00BA37D9"/>
    <w:rsid w:val="00BA4242"/>
    <w:rsid w:val="00BB3D7B"/>
    <w:rsid w:val="00BB6C24"/>
    <w:rsid w:val="00BD3EDF"/>
    <w:rsid w:val="00BD4FF6"/>
    <w:rsid w:val="00BE06E1"/>
    <w:rsid w:val="00BE538B"/>
    <w:rsid w:val="00BF51F2"/>
    <w:rsid w:val="00BF6F47"/>
    <w:rsid w:val="00BF6F86"/>
    <w:rsid w:val="00C02A2B"/>
    <w:rsid w:val="00C05739"/>
    <w:rsid w:val="00C070BA"/>
    <w:rsid w:val="00C20ACA"/>
    <w:rsid w:val="00C22F58"/>
    <w:rsid w:val="00C25639"/>
    <w:rsid w:val="00C25AA3"/>
    <w:rsid w:val="00C26779"/>
    <w:rsid w:val="00C324F9"/>
    <w:rsid w:val="00C35577"/>
    <w:rsid w:val="00C52E2B"/>
    <w:rsid w:val="00C552C8"/>
    <w:rsid w:val="00C624F9"/>
    <w:rsid w:val="00C6601D"/>
    <w:rsid w:val="00C67426"/>
    <w:rsid w:val="00C80451"/>
    <w:rsid w:val="00C81B86"/>
    <w:rsid w:val="00C90AE9"/>
    <w:rsid w:val="00CA4B46"/>
    <w:rsid w:val="00CB1B6C"/>
    <w:rsid w:val="00CB4DC7"/>
    <w:rsid w:val="00CB53E5"/>
    <w:rsid w:val="00CB61AC"/>
    <w:rsid w:val="00CC2BBD"/>
    <w:rsid w:val="00CC4633"/>
    <w:rsid w:val="00CC543C"/>
    <w:rsid w:val="00CD0D9B"/>
    <w:rsid w:val="00CD2A1C"/>
    <w:rsid w:val="00CE6348"/>
    <w:rsid w:val="00CF0E36"/>
    <w:rsid w:val="00CF5946"/>
    <w:rsid w:val="00CF7625"/>
    <w:rsid w:val="00D01056"/>
    <w:rsid w:val="00D0204C"/>
    <w:rsid w:val="00D075EB"/>
    <w:rsid w:val="00D12B32"/>
    <w:rsid w:val="00D13FC7"/>
    <w:rsid w:val="00D21C7D"/>
    <w:rsid w:val="00D31193"/>
    <w:rsid w:val="00D3460A"/>
    <w:rsid w:val="00D44DF0"/>
    <w:rsid w:val="00D476F2"/>
    <w:rsid w:val="00D52B88"/>
    <w:rsid w:val="00D57FB3"/>
    <w:rsid w:val="00D61C10"/>
    <w:rsid w:val="00D70953"/>
    <w:rsid w:val="00D7453D"/>
    <w:rsid w:val="00D75E6F"/>
    <w:rsid w:val="00D86ABF"/>
    <w:rsid w:val="00D968AE"/>
    <w:rsid w:val="00DA3FEA"/>
    <w:rsid w:val="00DB448A"/>
    <w:rsid w:val="00DB58C7"/>
    <w:rsid w:val="00DC4545"/>
    <w:rsid w:val="00DD6ABC"/>
    <w:rsid w:val="00E02204"/>
    <w:rsid w:val="00E04214"/>
    <w:rsid w:val="00E06CA1"/>
    <w:rsid w:val="00E072E1"/>
    <w:rsid w:val="00E1523B"/>
    <w:rsid w:val="00E168A5"/>
    <w:rsid w:val="00E269D5"/>
    <w:rsid w:val="00E35EB3"/>
    <w:rsid w:val="00E362E1"/>
    <w:rsid w:val="00E36B4D"/>
    <w:rsid w:val="00E43792"/>
    <w:rsid w:val="00E441F9"/>
    <w:rsid w:val="00E56DB4"/>
    <w:rsid w:val="00E861E6"/>
    <w:rsid w:val="00E87CB4"/>
    <w:rsid w:val="00E905B3"/>
    <w:rsid w:val="00E97FFD"/>
    <w:rsid w:val="00EA31DD"/>
    <w:rsid w:val="00EA73A8"/>
    <w:rsid w:val="00EC1859"/>
    <w:rsid w:val="00EC1BCF"/>
    <w:rsid w:val="00ED1470"/>
    <w:rsid w:val="00ED400D"/>
    <w:rsid w:val="00ED6104"/>
    <w:rsid w:val="00EF0CD9"/>
    <w:rsid w:val="00F015BC"/>
    <w:rsid w:val="00F05F18"/>
    <w:rsid w:val="00F14313"/>
    <w:rsid w:val="00F23B47"/>
    <w:rsid w:val="00F2630E"/>
    <w:rsid w:val="00F27350"/>
    <w:rsid w:val="00F40467"/>
    <w:rsid w:val="00F40BB7"/>
    <w:rsid w:val="00F422A6"/>
    <w:rsid w:val="00F42449"/>
    <w:rsid w:val="00F51610"/>
    <w:rsid w:val="00F5618E"/>
    <w:rsid w:val="00F6637A"/>
    <w:rsid w:val="00F76874"/>
    <w:rsid w:val="00F83BD6"/>
    <w:rsid w:val="00F84FBB"/>
    <w:rsid w:val="00F90C81"/>
    <w:rsid w:val="00F92FDF"/>
    <w:rsid w:val="00F95C11"/>
    <w:rsid w:val="00FA172C"/>
    <w:rsid w:val="00FA4F1D"/>
    <w:rsid w:val="00FB61C3"/>
    <w:rsid w:val="00FC24CA"/>
    <w:rsid w:val="00FC2B54"/>
    <w:rsid w:val="00FC3171"/>
    <w:rsid w:val="00FD1564"/>
    <w:rsid w:val="00FD160F"/>
    <w:rsid w:val="00FD668A"/>
    <w:rsid w:val="00FE5944"/>
    <w:rsid w:val="00FE5CDB"/>
    <w:rsid w:val="00FE6D9F"/>
    <w:rsid w:val="00FF2CD8"/>
    <w:rsid w:val="00FF575E"/>
    <w:rsid w:val="01C14338"/>
    <w:rsid w:val="01E44313"/>
    <w:rsid w:val="01F4D33D"/>
    <w:rsid w:val="0202326C"/>
    <w:rsid w:val="02301580"/>
    <w:rsid w:val="0246B4BB"/>
    <w:rsid w:val="031D1B3B"/>
    <w:rsid w:val="033DBD7A"/>
    <w:rsid w:val="0378BB9A"/>
    <w:rsid w:val="03D1FF2A"/>
    <w:rsid w:val="04BA9F54"/>
    <w:rsid w:val="04EFADD5"/>
    <w:rsid w:val="05B4B473"/>
    <w:rsid w:val="060AFFA9"/>
    <w:rsid w:val="060F2FA7"/>
    <w:rsid w:val="08DBF2DC"/>
    <w:rsid w:val="09476C01"/>
    <w:rsid w:val="0975BEC9"/>
    <w:rsid w:val="09780B83"/>
    <w:rsid w:val="0992D640"/>
    <w:rsid w:val="09C458A4"/>
    <w:rsid w:val="0A42012E"/>
    <w:rsid w:val="0A5A0A04"/>
    <w:rsid w:val="0A7A1840"/>
    <w:rsid w:val="0A838447"/>
    <w:rsid w:val="0A8BF68C"/>
    <w:rsid w:val="0B14F196"/>
    <w:rsid w:val="0B179AC6"/>
    <w:rsid w:val="0BB8C226"/>
    <w:rsid w:val="0BCE1E0E"/>
    <w:rsid w:val="0C21F6A4"/>
    <w:rsid w:val="0C7F0CC3"/>
    <w:rsid w:val="0D056078"/>
    <w:rsid w:val="0D067583"/>
    <w:rsid w:val="0D80897F"/>
    <w:rsid w:val="0DD2F67C"/>
    <w:rsid w:val="0DEFAA0D"/>
    <w:rsid w:val="0EC468BC"/>
    <w:rsid w:val="0F3F1824"/>
    <w:rsid w:val="10A06933"/>
    <w:rsid w:val="10DB81C2"/>
    <w:rsid w:val="10F246DD"/>
    <w:rsid w:val="11C83B95"/>
    <w:rsid w:val="11D4B10F"/>
    <w:rsid w:val="121701DE"/>
    <w:rsid w:val="122B5541"/>
    <w:rsid w:val="1271D569"/>
    <w:rsid w:val="12876D19"/>
    <w:rsid w:val="128DBD03"/>
    <w:rsid w:val="12919087"/>
    <w:rsid w:val="12F0AC27"/>
    <w:rsid w:val="1314E4DE"/>
    <w:rsid w:val="134DB256"/>
    <w:rsid w:val="136AA0AF"/>
    <w:rsid w:val="13839DED"/>
    <w:rsid w:val="138EB88A"/>
    <w:rsid w:val="13A5BE50"/>
    <w:rsid w:val="147EBB3B"/>
    <w:rsid w:val="14B71192"/>
    <w:rsid w:val="15118768"/>
    <w:rsid w:val="1548F183"/>
    <w:rsid w:val="15887034"/>
    <w:rsid w:val="15907565"/>
    <w:rsid w:val="15950E74"/>
    <w:rsid w:val="15B5E600"/>
    <w:rsid w:val="16284CE9"/>
    <w:rsid w:val="162D44B8"/>
    <w:rsid w:val="165A6C12"/>
    <w:rsid w:val="17113FFE"/>
    <w:rsid w:val="1773CBB6"/>
    <w:rsid w:val="17768C31"/>
    <w:rsid w:val="17CDA9D0"/>
    <w:rsid w:val="182203D8"/>
    <w:rsid w:val="1842ACB5"/>
    <w:rsid w:val="18618DAC"/>
    <w:rsid w:val="195488EA"/>
    <w:rsid w:val="19630057"/>
    <w:rsid w:val="19F44CCA"/>
    <w:rsid w:val="1A82F08B"/>
    <w:rsid w:val="1AE135C4"/>
    <w:rsid w:val="1B92A7C1"/>
    <w:rsid w:val="1BFA67D1"/>
    <w:rsid w:val="1C4A32EE"/>
    <w:rsid w:val="1C68F50D"/>
    <w:rsid w:val="1C84283F"/>
    <w:rsid w:val="1CC5DA62"/>
    <w:rsid w:val="1D9FCB36"/>
    <w:rsid w:val="1E006475"/>
    <w:rsid w:val="1E105C40"/>
    <w:rsid w:val="1E44CB7B"/>
    <w:rsid w:val="1E71DDB8"/>
    <w:rsid w:val="1ECB55B7"/>
    <w:rsid w:val="1EFC8074"/>
    <w:rsid w:val="1F34038D"/>
    <w:rsid w:val="1F6AC7D6"/>
    <w:rsid w:val="20285730"/>
    <w:rsid w:val="204B6E0B"/>
    <w:rsid w:val="20A82B96"/>
    <w:rsid w:val="20CC1770"/>
    <w:rsid w:val="20FE3108"/>
    <w:rsid w:val="21303E7F"/>
    <w:rsid w:val="2192212F"/>
    <w:rsid w:val="21A3F044"/>
    <w:rsid w:val="21CFC3A9"/>
    <w:rsid w:val="21F2C25F"/>
    <w:rsid w:val="221A4A1A"/>
    <w:rsid w:val="225E9A4A"/>
    <w:rsid w:val="226A31AE"/>
    <w:rsid w:val="22EA1BBF"/>
    <w:rsid w:val="22FCF940"/>
    <w:rsid w:val="23371A1A"/>
    <w:rsid w:val="233FC0A5"/>
    <w:rsid w:val="23821D46"/>
    <w:rsid w:val="23C9883B"/>
    <w:rsid w:val="23DF0CA7"/>
    <w:rsid w:val="23FA6AAB"/>
    <w:rsid w:val="24377D98"/>
    <w:rsid w:val="24CC3BE8"/>
    <w:rsid w:val="251DEDA7"/>
    <w:rsid w:val="25805853"/>
    <w:rsid w:val="25A71EC5"/>
    <w:rsid w:val="25D216BF"/>
    <w:rsid w:val="26258F35"/>
    <w:rsid w:val="26695F98"/>
    <w:rsid w:val="26831C47"/>
    <w:rsid w:val="26F14195"/>
    <w:rsid w:val="274051E7"/>
    <w:rsid w:val="276FD487"/>
    <w:rsid w:val="2804701D"/>
    <w:rsid w:val="280BA8FA"/>
    <w:rsid w:val="28352862"/>
    <w:rsid w:val="28558E69"/>
    <w:rsid w:val="2869E2C7"/>
    <w:rsid w:val="2899DFC9"/>
    <w:rsid w:val="28B03604"/>
    <w:rsid w:val="28EB7423"/>
    <w:rsid w:val="28EB7E3A"/>
    <w:rsid w:val="29481B03"/>
    <w:rsid w:val="29817B97"/>
    <w:rsid w:val="29F15ECA"/>
    <w:rsid w:val="2A28D852"/>
    <w:rsid w:val="2A29E7C5"/>
    <w:rsid w:val="2A532FAD"/>
    <w:rsid w:val="2A7244D6"/>
    <w:rsid w:val="2AA3D460"/>
    <w:rsid w:val="2AA77549"/>
    <w:rsid w:val="2ACE82EA"/>
    <w:rsid w:val="2AFE5CC2"/>
    <w:rsid w:val="2B0F0A18"/>
    <w:rsid w:val="2B32EFA4"/>
    <w:rsid w:val="2B42F0F1"/>
    <w:rsid w:val="2C3F0C4C"/>
    <w:rsid w:val="2C42498B"/>
    <w:rsid w:val="2C4345AA"/>
    <w:rsid w:val="2C71874C"/>
    <w:rsid w:val="2D356B03"/>
    <w:rsid w:val="2D62E68A"/>
    <w:rsid w:val="2DCA655A"/>
    <w:rsid w:val="2E05C187"/>
    <w:rsid w:val="2E1FDE2F"/>
    <w:rsid w:val="2E586398"/>
    <w:rsid w:val="2E7C0A0C"/>
    <w:rsid w:val="2EA58C2E"/>
    <w:rsid w:val="2ED0792B"/>
    <w:rsid w:val="2EE9BABF"/>
    <w:rsid w:val="2F089399"/>
    <w:rsid w:val="30421745"/>
    <w:rsid w:val="3071AECD"/>
    <w:rsid w:val="30853D6E"/>
    <w:rsid w:val="30A509DF"/>
    <w:rsid w:val="30EA6D56"/>
    <w:rsid w:val="3161F121"/>
    <w:rsid w:val="321F4DB1"/>
    <w:rsid w:val="32547A26"/>
    <w:rsid w:val="3280EA89"/>
    <w:rsid w:val="32ADD701"/>
    <w:rsid w:val="32ED68B8"/>
    <w:rsid w:val="32FF08E8"/>
    <w:rsid w:val="332BC29D"/>
    <w:rsid w:val="332CA219"/>
    <w:rsid w:val="3342637B"/>
    <w:rsid w:val="335DD1F5"/>
    <w:rsid w:val="339A35EA"/>
    <w:rsid w:val="34F9A256"/>
    <w:rsid w:val="3518BA16"/>
    <w:rsid w:val="351B293C"/>
    <w:rsid w:val="35687F39"/>
    <w:rsid w:val="35AA829D"/>
    <w:rsid w:val="35B4AFCD"/>
    <w:rsid w:val="35E5131C"/>
    <w:rsid w:val="3610CE92"/>
    <w:rsid w:val="36F3C270"/>
    <w:rsid w:val="370084FA"/>
    <w:rsid w:val="371ACBCD"/>
    <w:rsid w:val="377F7CBD"/>
    <w:rsid w:val="3780E37D"/>
    <w:rsid w:val="37BC2779"/>
    <w:rsid w:val="38135C61"/>
    <w:rsid w:val="38CAF7B5"/>
    <w:rsid w:val="3936318E"/>
    <w:rsid w:val="3957F7DA"/>
    <w:rsid w:val="39B30F30"/>
    <w:rsid w:val="39CCC83F"/>
    <w:rsid w:val="39E1709D"/>
    <w:rsid w:val="3A2832B3"/>
    <w:rsid w:val="3A4C3DE4"/>
    <w:rsid w:val="3A7170A8"/>
    <w:rsid w:val="3AA9F5E8"/>
    <w:rsid w:val="3ADE06D1"/>
    <w:rsid w:val="3AF3843C"/>
    <w:rsid w:val="3B6A4AC7"/>
    <w:rsid w:val="3B84E9F9"/>
    <w:rsid w:val="3B87CDDC"/>
    <w:rsid w:val="3BCAF501"/>
    <w:rsid w:val="3C1F9DAB"/>
    <w:rsid w:val="3C64CC08"/>
    <w:rsid w:val="3CDD68EE"/>
    <w:rsid w:val="3DA4003D"/>
    <w:rsid w:val="3DF4C1E0"/>
    <w:rsid w:val="3E6CF296"/>
    <w:rsid w:val="3E9CC716"/>
    <w:rsid w:val="3F7AC20C"/>
    <w:rsid w:val="3FC7395E"/>
    <w:rsid w:val="3FCECE78"/>
    <w:rsid w:val="3FF63E2E"/>
    <w:rsid w:val="403D580E"/>
    <w:rsid w:val="40E5A462"/>
    <w:rsid w:val="40F90D01"/>
    <w:rsid w:val="4119BA5E"/>
    <w:rsid w:val="414F1E32"/>
    <w:rsid w:val="41577F10"/>
    <w:rsid w:val="415DD428"/>
    <w:rsid w:val="4176580D"/>
    <w:rsid w:val="42315515"/>
    <w:rsid w:val="42A98A21"/>
    <w:rsid w:val="42BDFBBD"/>
    <w:rsid w:val="42E44F60"/>
    <w:rsid w:val="43020659"/>
    <w:rsid w:val="43C94AD2"/>
    <w:rsid w:val="446739BA"/>
    <w:rsid w:val="4488FF70"/>
    <w:rsid w:val="449AAA81"/>
    <w:rsid w:val="44CFE68C"/>
    <w:rsid w:val="44E614BC"/>
    <w:rsid w:val="450B9497"/>
    <w:rsid w:val="45296F98"/>
    <w:rsid w:val="457277F8"/>
    <w:rsid w:val="45DBB4F4"/>
    <w:rsid w:val="464DD603"/>
    <w:rsid w:val="4660F363"/>
    <w:rsid w:val="4702B969"/>
    <w:rsid w:val="47661A77"/>
    <w:rsid w:val="476947F8"/>
    <w:rsid w:val="478083DC"/>
    <w:rsid w:val="47D31A44"/>
    <w:rsid w:val="47EE415A"/>
    <w:rsid w:val="47F337F2"/>
    <w:rsid w:val="4832317B"/>
    <w:rsid w:val="48AB105D"/>
    <w:rsid w:val="49545015"/>
    <w:rsid w:val="49689CBD"/>
    <w:rsid w:val="496BF2BE"/>
    <w:rsid w:val="498F0853"/>
    <w:rsid w:val="4A37C9DF"/>
    <w:rsid w:val="4A84F905"/>
    <w:rsid w:val="4AFDFE55"/>
    <w:rsid w:val="4B2FB203"/>
    <w:rsid w:val="4B6021D6"/>
    <w:rsid w:val="4B8B8C5F"/>
    <w:rsid w:val="4B8D86B5"/>
    <w:rsid w:val="4B9D1BFC"/>
    <w:rsid w:val="4BA2FD1D"/>
    <w:rsid w:val="4C126BA7"/>
    <w:rsid w:val="4C47951D"/>
    <w:rsid w:val="4D039D4E"/>
    <w:rsid w:val="4D26E105"/>
    <w:rsid w:val="4D368C4A"/>
    <w:rsid w:val="4D4B2732"/>
    <w:rsid w:val="4DE3BA0C"/>
    <w:rsid w:val="4EB7130B"/>
    <w:rsid w:val="4F542D18"/>
    <w:rsid w:val="4FF38595"/>
    <w:rsid w:val="50807D82"/>
    <w:rsid w:val="51362ED8"/>
    <w:rsid w:val="5150C61C"/>
    <w:rsid w:val="51964867"/>
    <w:rsid w:val="51FC9843"/>
    <w:rsid w:val="51FCFEE1"/>
    <w:rsid w:val="521BE950"/>
    <w:rsid w:val="52259915"/>
    <w:rsid w:val="52326B36"/>
    <w:rsid w:val="52464A4A"/>
    <w:rsid w:val="526EC837"/>
    <w:rsid w:val="52B1D27B"/>
    <w:rsid w:val="52CCE6ED"/>
    <w:rsid w:val="532B2657"/>
    <w:rsid w:val="53BECB41"/>
    <w:rsid w:val="53CAB643"/>
    <w:rsid w:val="55040021"/>
    <w:rsid w:val="552FE105"/>
    <w:rsid w:val="556A0BF8"/>
    <w:rsid w:val="55C1944D"/>
    <w:rsid w:val="560B2766"/>
    <w:rsid w:val="56A1EFE5"/>
    <w:rsid w:val="56EC9770"/>
    <w:rsid w:val="5704DB8A"/>
    <w:rsid w:val="570ACECC"/>
    <w:rsid w:val="57194719"/>
    <w:rsid w:val="57DCFF07"/>
    <w:rsid w:val="57F12E58"/>
    <w:rsid w:val="581B10BE"/>
    <w:rsid w:val="581EEDF7"/>
    <w:rsid w:val="5822EFF9"/>
    <w:rsid w:val="587BD319"/>
    <w:rsid w:val="588C9979"/>
    <w:rsid w:val="59142C34"/>
    <w:rsid w:val="59A5A573"/>
    <w:rsid w:val="59CC3AAF"/>
    <w:rsid w:val="59F1C702"/>
    <w:rsid w:val="5A59E7DF"/>
    <w:rsid w:val="5A779CBF"/>
    <w:rsid w:val="5A7ACC20"/>
    <w:rsid w:val="5A87C5DB"/>
    <w:rsid w:val="5AF3424E"/>
    <w:rsid w:val="5B0B4EC5"/>
    <w:rsid w:val="5B567811"/>
    <w:rsid w:val="5B96D36A"/>
    <w:rsid w:val="5BCAAD38"/>
    <w:rsid w:val="5BF18CED"/>
    <w:rsid w:val="5C17D82E"/>
    <w:rsid w:val="5D12596F"/>
    <w:rsid w:val="5D1F3375"/>
    <w:rsid w:val="5D6E8C8B"/>
    <w:rsid w:val="5DA3662F"/>
    <w:rsid w:val="5DBDDF3F"/>
    <w:rsid w:val="5DF4D7A2"/>
    <w:rsid w:val="5DF68F64"/>
    <w:rsid w:val="5E4168BD"/>
    <w:rsid w:val="5E4CAD06"/>
    <w:rsid w:val="5E84DA40"/>
    <w:rsid w:val="5EA2E003"/>
    <w:rsid w:val="5F2410A0"/>
    <w:rsid w:val="5F3CAA4A"/>
    <w:rsid w:val="5F53524D"/>
    <w:rsid w:val="5F56FCCE"/>
    <w:rsid w:val="5F7452F9"/>
    <w:rsid w:val="5F8DD9C2"/>
    <w:rsid w:val="5FDCD1B6"/>
    <w:rsid w:val="5FE5BBE3"/>
    <w:rsid w:val="600A189E"/>
    <w:rsid w:val="606064F9"/>
    <w:rsid w:val="607C4408"/>
    <w:rsid w:val="60A67CCC"/>
    <w:rsid w:val="60B2DDFE"/>
    <w:rsid w:val="60B43922"/>
    <w:rsid w:val="60D0A18F"/>
    <w:rsid w:val="61CA53D7"/>
    <w:rsid w:val="61DAA7A5"/>
    <w:rsid w:val="620D204E"/>
    <w:rsid w:val="623208D3"/>
    <w:rsid w:val="623A2100"/>
    <w:rsid w:val="62EF1DF2"/>
    <w:rsid w:val="63B6E092"/>
    <w:rsid w:val="63F05241"/>
    <w:rsid w:val="64006D0F"/>
    <w:rsid w:val="641D8333"/>
    <w:rsid w:val="6425949B"/>
    <w:rsid w:val="64A5F666"/>
    <w:rsid w:val="64CCD8A5"/>
    <w:rsid w:val="6514016F"/>
    <w:rsid w:val="652CC083"/>
    <w:rsid w:val="65AFCCCA"/>
    <w:rsid w:val="65D74A39"/>
    <w:rsid w:val="65DB4019"/>
    <w:rsid w:val="65F3CD53"/>
    <w:rsid w:val="662545D1"/>
    <w:rsid w:val="663D8C47"/>
    <w:rsid w:val="669F29CF"/>
    <w:rsid w:val="66AF0835"/>
    <w:rsid w:val="67048E62"/>
    <w:rsid w:val="671273F8"/>
    <w:rsid w:val="6760CFFD"/>
    <w:rsid w:val="679B3DF4"/>
    <w:rsid w:val="67D48EDE"/>
    <w:rsid w:val="67EE7EF9"/>
    <w:rsid w:val="6819ABC1"/>
    <w:rsid w:val="68569D82"/>
    <w:rsid w:val="686ADEA6"/>
    <w:rsid w:val="68962EBC"/>
    <w:rsid w:val="689CB27E"/>
    <w:rsid w:val="699473C6"/>
    <w:rsid w:val="69C4FD95"/>
    <w:rsid w:val="69D6CA91"/>
    <w:rsid w:val="6A3C7E9F"/>
    <w:rsid w:val="6AD2DEB6"/>
    <w:rsid w:val="6B7DEB63"/>
    <w:rsid w:val="6B7F5656"/>
    <w:rsid w:val="6BF3628F"/>
    <w:rsid w:val="6C1ABE1D"/>
    <w:rsid w:val="6C1FECB1"/>
    <w:rsid w:val="6C233AC8"/>
    <w:rsid w:val="6C4A6434"/>
    <w:rsid w:val="6C4AA963"/>
    <w:rsid w:val="6C856794"/>
    <w:rsid w:val="6C9BFAD8"/>
    <w:rsid w:val="6CCA0BDC"/>
    <w:rsid w:val="6CE01EC5"/>
    <w:rsid w:val="6D9001D8"/>
    <w:rsid w:val="6DDF23E5"/>
    <w:rsid w:val="6E17C388"/>
    <w:rsid w:val="6E625B00"/>
    <w:rsid w:val="6E866F66"/>
    <w:rsid w:val="6E91F69D"/>
    <w:rsid w:val="6FCC8160"/>
    <w:rsid w:val="700CA500"/>
    <w:rsid w:val="702B93F9"/>
    <w:rsid w:val="702C03A0"/>
    <w:rsid w:val="704D3B5F"/>
    <w:rsid w:val="70CC7A12"/>
    <w:rsid w:val="70E1D436"/>
    <w:rsid w:val="7138CBA3"/>
    <w:rsid w:val="71C285D5"/>
    <w:rsid w:val="71C65B5D"/>
    <w:rsid w:val="72495E1D"/>
    <w:rsid w:val="729A1E1D"/>
    <w:rsid w:val="72B403F4"/>
    <w:rsid w:val="72CDB32A"/>
    <w:rsid w:val="7355D251"/>
    <w:rsid w:val="73987520"/>
    <w:rsid w:val="73EA53FB"/>
    <w:rsid w:val="73FF1A60"/>
    <w:rsid w:val="74550BF8"/>
    <w:rsid w:val="74607875"/>
    <w:rsid w:val="7475B8C8"/>
    <w:rsid w:val="7522FA9D"/>
    <w:rsid w:val="7525B073"/>
    <w:rsid w:val="75989EAA"/>
    <w:rsid w:val="75A14007"/>
    <w:rsid w:val="75B4B085"/>
    <w:rsid w:val="75C4E300"/>
    <w:rsid w:val="7600C70C"/>
    <w:rsid w:val="7615F4D2"/>
    <w:rsid w:val="762763CA"/>
    <w:rsid w:val="763F6E2A"/>
    <w:rsid w:val="766B7932"/>
    <w:rsid w:val="76976B72"/>
    <w:rsid w:val="769D6AD6"/>
    <w:rsid w:val="76D4C4B6"/>
    <w:rsid w:val="76D78983"/>
    <w:rsid w:val="76F7E22D"/>
    <w:rsid w:val="773D1068"/>
    <w:rsid w:val="7744B8EB"/>
    <w:rsid w:val="7751B535"/>
    <w:rsid w:val="775DC42A"/>
    <w:rsid w:val="777A5C93"/>
    <w:rsid w:val="778F9927"/>
    <w:rsid w:val="78042AF2"/>
    <w:rsid w:val="78116A6A"/>
    <w:rsid w:val="789B8C65"/>
    <w:rsid w:val="78B55A38"/>
    <w:rsid w:val="78FA996B"/>
    <w:rsid w:val="79418A52"/>
    <w:rsid w:val="7944E0ED"/>
    <w:rsid w:val="79622B7B"/>
    <w:rsid w:val="798A17EC"/>
    <w:rsid w:val="7A318B3B"/>
    <w:rsid w:val="7A7F17C5"/>
    <w:rsid w:val="7AA63A5B"/>
    <w:rsid w:val="7ACE7E44"/>
    <w:rsid w:val="7AE6ED2C"/>
    <w:rsid w:val="7B047FBD"/>
    <w:rsid w:val="7B1E522F"/>
    <w:rsid w:val="7B60D07F"/>
    <w:rsid w:val="7B8D8099"/>
    <w:rsid w:val="7BC09C9B"/>
    <w:rsid w:val="7C39219F"/>
    <w:rsid w:val="7C4FA1A9"/>
    <w:rsid w:val="7CA88B14"/>
    <w:rsid w:val="7CC04099"/>
    <w:rsid w:val="7CCFE17C"/>
    <w:rsid w:val="7CD2DCCB"/>
    <w:rsid w:val="7D47CFD9"/>
    <w:rsid w:val="7D5711AD"/>
    <w:rsid w:val="7DC385EA"/>
    <w:rsid w:val="7DCEEED8"/>
    <w:rsid w:val="7EA99E0D"/>
    <w:rsid w:val="7EBBD82D"/>
    <w:rsid w:val="7F6C41BD"/>
    <w:rsid w:val="7FF0C733"/>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37EACA"/>
  <w15:chartTrackingRefBased/>
  <w15:docId w15:val="{20044A59-F893-4C9A-8064-A7C0C3A6C6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style>
  <w:style w:type="paragraph" w:styleId="Nadpis1">
    <w:name w:val="heading 1"/>
    <w:basedOn w:val="Normln"/>
    <w:next w:val="Normln"/>
    <w:link w:val="Nadpis1Char"/>
    <w:uiPriority w:val="9"/>
    <w:qFormat/>
    <w:rsid w:val="0047699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Nadpis2">
    <w:name w:val="heading 2"/>
    <w:basedOn w:val="Normln"/>
    <w:next w:val="Normln"/>
    <w:link w:val="Nadpis2Char"/>
    <w:uiPriority w:val="9"/>
    <w:unhideWhenUsed/>
    <w:qFormat/>
    <w:rsid w:val="0047699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Nadpis3">
    <w:name w:val="heading 3"/>
    <w:basedOn w:val="Normln"/>
    <w:next w:val="Normln"/>
    <w:link w:val="Nadpis3Char"/>
    <w:uiPriority w:val="9"/>
    <w:unhideWhenUsed/>
    <w:qFormat/>
    <w:rsid w:val="008775D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Nadpis4">
    <w:name w:val="heading 4"/>
    <w:basedOn w:val="Normln"/>
    <w:next w:val="Normln"/>
    <w:link w:val="Nadpis4Char"/>
    <w:uiPriority w:val="9"/>
    <w:unhideWhenUsed/>
    <w:qFormat/>
    <w:rsid w:val="005B110E"/>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Nadpis5">
    <w:name w:val="heading 5"/>
    <w:basedOn w:val="Normln"/>
    <w:next w:val="Normln"/>
    <w:link w:val="Nadpis5Char"/>
    <w:uiPriority w:val="9"/>
    <w:unhideWhenUsed/>
    <w:qFormat/>
    <w:rsid w:val="005B110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Odstavecseseznamem">
    <w:name w:val="List Paragraph"/>
    <w:basedOn w:val="Normln"/>
    <w:uiPriority w:val="34"/>
    <w:qFormat/>
    <w:rsid w:val="007F6D67"/>
    <w:pPr>
      <w:ind w:left="720"/>
      <w:contextualSpacing/>
    </w:pPr>
  </w:style>
  <w:style w:type="paragraph" w:styleId="Bibliografie">
    <w:name w:val="Bibliography"/>
    <w:basedOn w:val="Normln"/>
    <w:next w:val="Normln"/>
    <w:uiPriority w:val="37"/>
    <w:unhideWhenUsed/>
    <w:rsid w:val="00C6601D"/>
    <w:pPr>
      <w:spacing w:after="240" w:line="240" w:lineRule="auto"/>
    </w:pPr>
  </w:style>
  <w:style w:type="paragraph" w:customStyle="1" w:styleId="paragraph">
    <w:name w:val="paragraph"/>
    <w:basedOn w:val="Normln"/>
    <w:rsid w:val="000D061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Standardnpsmoodstavce"/>
    <w:rsid w:val="000D0615"/>
  </w:style>
  <w:style w:type="character" w:customStyle="1" w:styleId="spellingerror">
    <w:name w:val="spellingerror"/>
    <w:basedOn w:val="Standardnpsmoodstavce"/>
    <w:rsid w:val="000D0615"/>
  </w:style>
  <w:style w:type="character" w:customStyle="1" w:styleId="eop">
    <w:name w:val="eop"/>
    <w:basedOn w:val="Standardnpsmoodstavce"/>
    <w:rsid w:val="000D0615"/>
  </w:style>
  <w:style w:type="character" w:styleId="Odkaznakoment">
    <w:name w:val="annotation reference"/>
    <w:basedOn w:val="Standardnpsmoodstavce"/>
    <w:uiPriority w:val="99"/>
    <w:semiHidden/>
    <w:unhideWhenUsed/>
    <w:qFormat/>
    <w:rsid w:val="008D5C28"/>
    <w:rPr>
      <w:sz w:val="16"/>
      <w:szCs w:val="16"/>
    </w:rPr>
  </w:style>
  <w:style w:type="paragraph" w:styleId="Textkomente">
    <w:name w:val="annotation text"/>
    <w:basedOn w:val="Normln"/>
    <w:link w:val="TextkomenteChar"/>
    <w:uiPriority w:val="99"/>
    <w:unhideWhenUsed/>
    <w:qFormat/>
    <w:rsid w:val="008D5C28"/>
    <w:pPr>
      <w:spacing w:line="240" w:lineRule="auto"/>
    </w:pPr>
    <w:rPr>
      <w:sz w:val="20"/>
      <w:szCs w:val="20"/>
    </w:rPr>
  </w:style>
  <w:style w:type="character" w:customStyle="1" w:styleId="TextkomenteChar">
    <w:name w:val="Text komentáře Char"/>
    <w:basedOn w:val="Standardnpsmoodstavce"/>
    <w:link w:val="Textkomente"/>
    <w:uiPriority w:val="99"/>
    <w:qFormat/>
    <w:rsid w:val="008D5C28"/>
    <w:rPr>
      <w:sz w:val="20"/>
      <w:szCs w:val="20"/>
    </w:rPr>
  </w:style>
  <w:style w:type="paragraph" w:styleId="Pedmtkomente">
    <w:name w:val="annotation subject"/>
    <w:basedOn w:val="Textkomente"/>
    <w:next w:val="Textkomente"/>
    <w:link w:val="PedmtkomenteChar"/>
    <w:uiPriority w:val="99"/>
    <w:semiHidden/>
    <w:unhideWhenUsed/>
    <w:rsid w:val="008D5C28"/>
    <w:rPr>
      <w:b/>
      <w:bCs/>
    </w:rPr>
  </w:style>
  <w:style w:type="character" w:customStyle="1" w:styleId="PedmtkomenteChar">
    <w:name w:val="Předmět komentáře Char"/>
    <w:basedOn w:val="TextkomenteChar"/>
    <w:link w:val="Pedmtkomente"/>
    <w:uiPriority w:val="99"/>
    <w:semiHidden/>
    <w:rsid w:val="008D5C28"/>
    <w:rPr>
      <w:b/>
      <w:bCs/>
      <w:sz w:val="20"/>
      <w:szCs w:val="20"/>
    </w:rPr>
  </w:style>
  <w:style w:type="character" w:customStyle="1" w:styleId="Nadpis1Char">
    <w:name w:val="Nadpis 1 Char"/>
    <w:basedOn w:val="Standardnpsmoodstavce"/>
    <w:link w:val="Nadpis1"/>
    <w:uiPriority w:val="9"/>
    <w:rsid w:val="00476997"/>
    <w:rPr>
      <w:rFonts w:asciiTheme="majorHAnsi" w:eastAsiaTheme="majorEastAsia" w:hAnsiTheme="majorHAnsi" w:cstheme="majorBidi"/>
      <w:color w:val="2F5496" w:themeColor="accent1" w:themeShade="BF"/>
      <w:sz w:val="32"/>
      <w:szCs w:val="32"/>
    </w:rPr>
  </w:style>
  <w:style w:type="character" w:customStyle="1" w:styleId="Nadpis2Char">
    <w:name w:val="Nadpis 2 Char"/>
    <w:basedOn w:val="Standardnpsmoodstavce"/>
    <w:link w:val="Nadpis2"/>
    <w:uiPriority w:val="9"/>
    <w:rsid w:val="00476997"/>
    <w:rPr>
      <w:rFonts w:asciiTheme="majorHAnsi" w:eastAsiaTheme="majorEastAsia" w:hAnsiTheme="majorHAnsi" w:cstheme="majorBidi"/>
      <w:color w:val="2F5496" w:themeColor="accent1" w:themeShade="BF"/>
      <w:sz w:val="26"/>
      <w:szCs w:val="26"/>
    </w:rPr>
  </w:style>
  <w:style w:type="character" w:customStyle="1" w:styleId="Nadpis3Char">
    <w:name w:val="Nadpis 3 Char"/>
    <w:basedOn w:val="Standardnpsmoodstavce"/>
    <w:link w:val="Nadpis3"/>
    <w:uiPriority w:val="9"/>
    <w:rsid w:val="008775D4"/>
    <w:rPr>
      <w:rFonts w:asciiTheme="majorHAnsi" w:eastAsiaTheme="majorEastAsia" w:hAnsiTheme="majorHAnsi" w:cstheme="majorBidi"/>
      <w:color w:val="1F3763" w:themeColor="accent1" w:themeShade="7F"/>
      <w:sz w:val="24"/>
      <w:szCs w:val="24"/>
    </w:rPr>
  </w:style>
  <w:style w:type="character" w:styleId="Hypertextovodkaz">
    <w:name w:val="Hyperlink"/>
    <w:basedOn w:val="Standardnpsmoodstavce"/>
    <w:uiPriority w:val="99"/>
    <w:unhideWhenUsed/>
    <w:rPr>
      <w:color w:val="0563C1" w:themeColor="hyperlink"/>
      <w:u w:val="single"/>
    </w:rPr>
  </w:style>
  <w:style w:type="paragraph" w:styleId="Revize">
    <w:name w:val="Revision"/>
    <w:hidden/>
    <w:uiPriority w:val="99"/>
    <w:semiHidden/>
    <w:rsid w:val="007B02EF"/>
    <w:pPr>
      <w:spacing w:after="0" w:line="240" w:lineRule="auto"/>
    </w:pPr>
  </w:style>
  <w:style w:type="character" w:customStyle="1" w:styleId="Nadpis4Char">
    <w:name w:val="Nadpis 4 Char"/>
    <w:basedOn w:val="Standardnpsmoodstavce"/>
    <w:link w:val="Nadpis4"/>
    <w:uiPriority w:val="9"/>
    <w:rsid w:val="005B110E"/>
    <w:rPr>
      <w:rFonts w:asciiTheme="majorHAnsi" w:eastAsiaTheme="majorEastAsia" w:hAnsiTheme="majorHAnsi" w:cstheme="majorBidi"/>
      <w:i/>
      <w:iCs/>
      <w:color w:val="2F5496" w:themeColor="accent1" w:themeShade="BF"/>
    </w:rPr>
  </w:style>
  <w:style w:type="character" w:customStyle="1" w:styleId="Nadpis5Char">
    <w:name w:val="Nadpis 5 Char"/>
    <w:basedOn w:val="Standardnpsmoodstavce"/>
    <w:link w:val="Nadpis5"/>
    <w:uiPriority w:val="9"/>
    <w:rsid w:val="005B110E"/>
    <w:rPr>
      <w:rFonts w:asciiTheme="majorHAnsi" w:eastAsiaTheme="majorEastAsia" w:hAnsiTheme="majorHAnsi" w:cstheme="majorBidi"/>
      <w:color w:val="2F5496" w:themeColor="accent1" w:themeShade="BF"/>
    </w:rPr>
  </w:style>
  <w:style w:type="paragraph" w:styleId="Textbubliny">
    <w:name w:val="Balloon Text"/>
    <w:basedOn w:val="Normln"/>
    <w:link w:val="TextbublinyChar"/>
    <w:uiPriority w:val="99"/>
    <w:semiHidden/>
    <w:unhideWhenUsed/>
    <w:rsid w:val="003A666D"/>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3A666D"/>
    <w:rPr>
      <w:rFonts w:ascii="Segoe UI" w:hAnsi="Segoe UI" w:cs="Segoe UI"/>
      <w:sz w:val="18"/>
      <w:szCs w:val="18"/>
    </w:rPr>
  </w:style>
  <w:style w:type="paragraph" w:customStyle="1" w:styleId="Obsahrmce">
    <w:name w:val="Obsah rámce"/>
    <w:basedOn w:val="Normln"/>
    <w:qFormat/>
    <w:rsid w:val="001D5A24"/>
    <w:pPr>
      <w:suppressAutoHyphens/>
    </w:pPr>
  </w:style>
  <w:style w:type="paragraph" w:styleId="Zhlav">
    <w:name w:val="header"/>
    <w:basedOn w:val="Normln"/>
    <w:link w:val="ZhlavChar"/>
    <w:uiPriority w:val="99"/>
    <w:unhideWhenUsed/>
    <w:rsid w:val="002B052B"/>
    <w:pPr>
      <w:tabs>
        <w:tab w:val="center" w:pos="4703"/>
        <w:tab w:val="right" w:pos="9406"/>
      </w:tabs>
      <w:spacing w:after="0" w:line="240" w:lineRule="auto"/>
    </w:pPr>
  </w:style>
  <w:style w:type="character" w:customStyle="1" w:styleId="ZhlavChar">
    <w:name w:val="Záhlaví Char"/>
    <w:basedOn w:val="Standardnpsmoodstavce"/>
    <w:link w:val="Zhlav"/>
    <w:uiPriority w:val="99"/>
    <w:rsid w:val="002B052B"/>
  </w:style>
  <w:style w:type="paragraph" w:styleId="Zpat">
    <w:name w:val="footer"/>
    <w:basedOn w:val="Normln"/>
    <w:link w:val="ZpatChar"/>
    <w:uiPriority w:val="99"/>
    <w:unhideWhenUsed/>
    <w:rsid w:val="002B052B"/>
    <w:pPr>
      <w:tabs>
        <w:tab w:val="center" w:pos="4703"/>
        <w:tab w:val="right" w:pos="9406"/>
      </w:tabs>
      <w:spacing w:after="0" w:line="240" w:lineRule="auto"/>
    </w:pPr>
  </w:style>
  <w:style w:type="character" w:customStyle="1" w:styleId="ZpatChar">
    <w:name w:val="Zápatí Char"/>
    <w:basedOn w:val="Standardnpsmoodstavce"/>
    <w:link w:val="Zpat"/>
    <w:uiPriority w:val="99"/>
    <w:rsid w:val="002B052B"/>
  </w:style>
  <w:style w:type="character" w:customStyle="1" w:styleId="Nevyeenzmnka1">
    <w:name w:val="Nevyřešená zmínka1"/>
    <w:basedOn w:val="Standardnpsmoodstavce"/>
    <w:uiPriority w:val="99"/>
    <w:semiHidden/>
    <w:unhideWhenUsed/>
    <w:rsid w:val="00987457"/>
    <w:rPr>
      <w:color w:val="605E5C"/>
      <w:shd w:val="clear" w:color="auto" w:fill="E1DFDD"/>
    </w:rPr>
  </w:style>
  <w:style w:type="paragraph" w:styleId="Nadpisobsahu">
    <w:name w:val="TOC Heading"/>
    <w:basedOn w:val="Nadpis1"/>
    <w:next w:val="Normln"/>
    <w:uiPriority w:val="39"/>
    <w:unhideWhenUsed/>
    <w:qFormat/>
    <w:rsid w:val="00400D31"/>
    <w:pPr>
      <w:outlineLvl w:val="9"/>
    </w:pPr>
  </w:style>
  <w:style w:type="paragraph" w:styleId="Obsah2">
    <w:name w:val="toc 2"/>
    <w:basedOn w:val="Normln"/>
    <w:next w:val="Normln"/>
    <w:autoRedefine/>
    <w:uiPriority w:val="39"/>
    <w:unhideWhenUsed/>
    <w:rsid w:val="00400D31"/>
    <w:pPr>
      <w:spacing w:after="100"/>
      <w:ind w:left="220"/>
    </w:pPr>
  </w:style>
  <w:style w:type="paragraph" w:styleId="Obsah1">
    <w:name w:val="toc 1"/>
    <w:basedOn w:val="Normln"/>
    <w:next w:val="Normln"/>
    <w:autoRedefine/>
    <w:uiPriority w:val="39"/>
    <w:unhideWhenUsed/>
    <w:rsid w:val="00400D31"/>
    <w:pPr>
      <w:spacing w:after="100"/>
    </w:pPr>
  </w:style>
  <w:style w:type="paragraph" w:styleId="Obsah3">
    <w:name w:val="toc 3"/>
    <w:basedOn w:val="Normln"/>
    <w:next w:val="Normln"/>
    <w:autoRedefine/>
    <w:uiPriority w:val="39"/>
    <w:unhideWhenUsed/>
    <w:rsid w:val="00400D31"/>
    <w:pPr>
      <w:spacing w:after="100"/>
      <w:ind w:left="440"/>
    </w:pPr>
  </w:style>
  <w:style w:type="character" w:styleId="Nevyeenzmnka">
    <w:name w:val="Unresolved Mention"/>
    <w:basedOn w:val="Standardnpsmoodstavce"/>
    <w:uiPriority w:val="99"/>
    <w:semiHidden/>
    <w:unhideWhenUsed/>
    <w:rsid w:val="00833075"/>
    <w:rPr>
      <w:color w:val="605E5C"/>
      <w:shd w:val="clear" w:color="auto" w:fill="E1DFDD"/>
    </w:rPr>
  </w:style>
  <w:style w:type="character" w:styleId="slodku">
    <w:name w:val="line number"/>
    <w:basedOn w:val="Standardnpsmoodstavce"/>
    <w:uiPriority w:val="99"/>
    <w:semiHidden/>
    <w:unhideWhenUsed/>
    <w:rsid w:val="00A619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6606521">
      <w:bodyDiv w:val="1"/>
      <w:marLeft w:val="0"/>
      <w:marRight w:val="0"/>
      <w:marTop w:val="0"/>
      <w:marBottom w:val="0"/>
      <w:divBdr>
        <w:top w:val="none" w:sz="0" w:space="0" w:color="auto"/>
        <w:left w:val="none" w:sz="0" w:space="0" w:color="auto"/>
        <w:bottom w:val="none" w:sz="0" w:space="0" w:color="auto"/>
        <w:right w:val="none" w:sz="0" w:space="0" w:color="auto"/>
      </w:divBdr>
    </w:div>
    <w:div w:id="264774505">
      <w:bodyDiv w:val="1"/>
      <w:marLeft w:val="0"/>
      <w:marRight w:val="0"/>
      <w:marTop w:val="0"/>
      <w:marBottom w:val="0"/>
      <w:divBdr>
        <w:top w:val="none" w:sz="0" w:space="0" w:color="auto"/>
        <w:left w:val="none" w:sz="0" w:space="0" w:color="auto"/>
        <w:bottom w:val="none" w:sz="0" w:space="0" w:color="auto"/>
        <w:right w:val="none" w:sz="0" w:space="0" w:color="auto"/>
      </w:divBdr>
      <w:divsChild>
        <w:div w:id="702825314">
          <w:marLeft w:val="0"/>
          <w:marRight w:val="0"/>
          <w:marTop w:val="0"/>
          <w:marBottom w:val="0"/>
          <w:divBdr>
            <w:top w:val="none" w:sz="0" w:space="0" w:color="auto"/>
            <w:left w:val="none" w:sz="0" w:space="0" w:color="auto"/>
            <w:bottom w:val="none" w:sz="0" w:space="0" w:color="auto"/>
            <w:right w:val="none" w:sz="0" w:space="0" w:color="auto"/>
          </w:divBdr>
        </w:div>
        <w:div w:id="1578441614">
          <w:marLeft w:val="0"/>
          <w:marRight w:val="0"/>
          <w:marTop w:val="0"/>
          <w:marBottom w:val="0"/>
          <w:divBdr>
            <w:top w:val="none" w:sz="0" w:space="0" w:color="auto"/>
            <w:left w:val="none" w:sz="0" w:space="0" w:color="auto"/>
            <w:bottom w:val="none" w:sz="0" w:space="0" w:color="auto"/>
            <w:right w:val="none" w:sz="0" w:space="0" w:color="auto"/>
          </w:divBdr>
        </w:div>
      </w:divsChild>
    </w:div>
    <w:div w:id="384455255">
      <w:bodyDiv w:val="1"/>
      <w:marLeft w:val="0"/>
      <w:marRight w:val="0"/>
      <w:marTop w:val="0"/>
      <w:marBottom w:val="0"/>
      <w:divBdr>
        <w:top w:val="none" w:sz="0" w:space="0" w:color="auto"/>
        <w:left w:val="none" w:sz="0" w:space="0" w:color="auto"/>
        <w:bottom w:val="none" w:sz="0" w:space="0" w:color="auto"/>
        <w:right w:val="none" w:sz="0" w:space="0" w:color="auto"/>
      </w:divBdr>
    </w:div>
    <w:div w:id="520238466">
      <w:bodyDiv w:val="1"/>
      <w:marLeft w:val="0"/>
      <w:marRight w:val="0"/>
      <w:marTop w:val="0"/>
      <w:marBottom w:val="0"/>
      <w:divBdr>
        <w:top w:val="none" w:sz="0" w:space="0" w:color="auto"/>
        <w:left w:val="none" w:sz="0" w:space="0" w:color="auto"/>
        <w:bottom w:val="none" w:sz="0" w:space="0" w:color="auto"/>
        <w:right w:val="none" w:sz="0" w:space="0" w:color="auto"/>
      </w:divBdr>
    </w:div>
    <w:div w:id="613288871">
      <w:bodyDiv w:val="1"/>
      <w:marLeft w:val="0"/>
      <w:marRight w:val="0"/>
      <w:marTop w:val="0"/>
      <w:marBottom w:val="0"/>
      <w:divBdr>
        <w:top w:val="none" w:sz="0" w:space="0" w:color="auto"/>
        <w:left w:val="none" w:sz="0" w:space="0" w:color="auto"/>
        <w:bottom w:val="none" w:sz="0" w:space="0" w:color="auto"/>
        <w:right w:val="none" w:sz="0" w:space="0" w:color="auto"/>
      </w:divBdr>
    </w:div>
    <w:div w:id="658996911">
      <w:bodyDiv w:val="1"/>
      <w:marLeft w:val="0"/>
      <w:marRight w:val="0"/>
      <w:marTop w:val="0"/>
      <w:marBottom w:val="0"/>
      <w:divBdr>
        <w:top w:val="none" w:sz="0" w:space="0" w:color="auto"/>
        <w:left w:val="none" w:sz="0" w:space="0" w:color="auto"/>
        <w:bottom w:val="none" w:sz="0" w:space="0" w:color="auto"/>
        <w:right w:val="none" w:sz="0" w:space="0" w:color="auto"/>
      </w:divBdr>
    </w:div>
    <w:div w:id="824054190">
      <w:bodyDiv w:val="1"/>
      <w:marLeft w:val="0"/>
      <w:marRight w:val="0"/>
      <w:marTop w:val="0"/>
      <w:marBottom w:val="0"/>
      <w:divBdr>
        <w:top w:val="none" w:sz="0" w:space="0" w:color="auto"/>
        <w:left w:val="none" w:sz="0" w:space="0" w:color="auto"/>
        <w:bottom w:val="none" w:sz="0" w:space="0" w:color="auto"/>
        <w:right w:val="none" w:sz="0" w:space="0" w:color="auto"/>
      </w:divBdr>
    </w:div>
    <w:div w:id="919295925">
      <w:bodyDiv w:val="1"/>
      <w:marLeft w:val="0"/>
      <w:marRight w:val="0"/>
      <w:marTop w:val="0"/>
      <w:marBottom w:val="0"/>
      <w:divBdr>
        <w:top w:val="none" w:sz="0" w:space="0" w:color="auto"/>
        <w:left w:val="none" w:sz="0" w:space="0" w:color="auto"/>
        <w:bottom w:val="none" w:sz="0" w:space="0" w:color="auto"/>
        <w:right w:val="none" w:sz="0" w:space="0" w:color="auto"/>
      </w:divBdr>
    </w:div>
    <w:div w:id="1015419060">
      <w:bodyDiv w:val="1"/>
      <w:marLeft w:val="0"/>
      <w:marRight w:val="0"/>
      <w:marTop w:val="0"/>
      <w:marBottom w:val="0"/>
      <w:divBdr>
        <w:top w:val="none" w:sz="0" w:space="0" w:color="auto"/>
        <w:left w:val="none" w:sz="0" w:space="0" w:color="auto"/>
        <w:bottom w:val="none" w:sz="0" w:space="0" w:color="auto"/>
        <w:right w:val="none" w:sz="0" w:space="0" w:color="auto"/>
      </w:divBdr>
    </w:div>
    <w:div w:id="1066998443">
      <w:bodyDiv w:val="1"/>
      <w:marLeft w:val="0"/>
      <w:marRight w:val="0"/>
      <w:marTop w:val="0"/>
      <w:marBottom w:val="0"/>
      <w:divBdr>
        <w:top w:val="none" w:sz="0" w:space="0" w:color="auto"/>
        <w:left w:val="none" w:sz="0" w:space="0" w:color="auto"/>
        <w:bottom w:val="none" w:sz="0" w:space="0" w:color="auto"/>
        <w:right w:val="none" w:sz="0" w:space="0" w:color="auto"/>
      </w:divBdr>
    </w:div>
    <w:div w:id="1345287059">
      <w:bodyDiv w:val="1"/>
      <w:marLeft w:val="0"/>
      <w:marRight w:val="0"/>
      <w:marTop w:val="0"/>
      <w:marBottom w:val="0"/>
      <w:divBdr>
        <w:top w:val="none" w:sz="0" w:space="0" w:color="auto"/>
        <w:left w:val="none" w:sz="0" w:space="0" w:color="auto"/>
        <w:bottom w:val="none" w:sz="0" w:space="0" w:color="auto"/>
        <w:right w:val="none" w:sz="0" w:space="0" w:color="auto"/>
      </w:divBdr>
    </w:div>
    <w:div w:id="1519812234">
      <w:bodyDiv w:val="1"/>
      <w:marLeft w:val="0"/>
      <w:marRight w:val="0"/>
      <w:marTop w:val="0"/>
      <w:marBottom w:val="0"/>
      <w:divBdr>
        <w:top w:val="none" w:sz="0" w:space="0" w:color="auto"/>
        <w:left w:val="none" w:sz="0" w:space="0" w:color="auto"/>
        <w:bottom w:val="none" w:sz="0" w:space="0" w:color="auto"/>
        <w:right w:val="none" w:sz="0" w:space="0" w:color="auto"/>
      </w:divBdr>
    </w:div>
    <w:div w:id="1584412815">
      <w:bodyDiv w:val="1"/>
      <w:marLeft w:val="0"/>
      <w:marRight w:val="0"/>
      <w:marTop w:val="0"/>
      <w:marBottom w:val="0"/>
      <w:divBdr>
        <w:top w:val="none" w:sz="0" w:space="0" w:color="auto"/>
        <w:left w:val="none" w:sz="0" w:space="0" w:color="auto"/>
        <w:bottom w:val="none" w:sz="0" w:space="0" w:color="auto"/>
        <w:right w:val="none" w:sz="0" w:space="0" w:color="auto"/>
      </w:divBdr>
    </w:div>
    <w:div w:id="1657369634">
      <w:bodyDiv w:val="1"/>
      <w:marLeft w:val="0"/>
      <w:marRight w:val="0"/>
      <w:marTop w:val="0"/>
      <w:marBottom w:val="0"/>
      <w:divBdr>
        <w:top w:val="none" w:sz="0" w:space="0" w:color="auto"/>
        <w:left w:val="none" w:sz="0" w:space="0" w:color="auto"/>
        <w:bottom w:val="none" w:sz="0" w:space="0" w:color="auto"/>
        <w:right w:val="none" w:sz="0" w:space="0" w:color="auto"/>
      </w:divBdr>
    </w:div>
    <w:div w:id="1715884349">
      <w:bodyDiv w:val="1"/>
      <w:marLeft w:val="0"/>
      <w:marRight w:val="0"/>
      <w:marTop w:val="0"/>
      <w:marBottom w:val="0"/>
      <w:divBdr>
        <w:top w:val="none" w:sz="0" w:space="0" w:color="auto"/>
        <w:left w:val="none" w:sz="0" w:space="0" w:color="auto"/>
        <w:bottom w:val="none" w:sz="0" w:space="0" w:color="auto"/>
        <w:right w:val="none" w:sz="0" w:space="0" w:color="auto"/>
      </w:divBdr>
    </w:div>
    <w:div w:id="1727757879">
      <w:bodyDiv w:val="1"/>
      <w:marLeft w:val="0"/>
      <w:marRight w:val="0"/>
      <w:marTop w:val="0"/>
      <w:marBottom w:val="0"/>
      <w:divBdr>
        <w:top w:val="none" w:sz="0" w:space="0" w:color="auto"/>
        <w:left w:val="none" w:sz="0" w:space="0" w:color="auto"/>
        <w:bottom w:val="none" w:sz="0" w:space="0" w:color="auto"/>
        <w:right w:val="none" w:sz="0" w:space="0" w:color="auto"/>
      </w:divBdr>
    </w:div>
    <w:div w:id="1775175654">
      <w:bodyDiv w:val="1"/>
      <w:marLeft w:val="0"/>
      <w:marRight w:val="0"/>
      <w:marTop w:val="0"/>
      <w:marBottom w:val="0"/>
      <w:divBdr>
        <w:top w:val="none" w:sz="0" w:space="0" w:color="auto"/>
        <w:left w:val="none" w:sz="0" w:space="0" w:color="auto"/>
        <w:bottom w:val="none" w:sz="0" w:space="0" w:color="auto"/>
        <w:right w:val="none" w:sz="0" w:space="0" w:color="auto"/>
      </w:divBdr>
    </w:div>
    <w:div w:id="1880429947">
      <w:bodyDiv w:val="1"/>
      <w:marLeft w:val="0"/>
      <w:marRight w:val="0"/>
      <w:marTop w:val="0"/>
      <w:marBottom w:val="0"/>
      <w:divBdr>
        <w:top w:val="none" w:sz="0" w:space="0" w:color="auto"/>
        <w:left w:val="none" w:sz="0" w:space="0" w:color="auto"/>
        <w:bottom w:val="none" w:sz="0" w:space="0" w:color="auto"/>
        <w:right w:val="none" w:sz="0" w:space="0" w:color="auto"/>
      </w:divBdr>
    </w:div>
    <w:div w:id="1984658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bi.ac.uk/ena/browser/view/PRJEB86181"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microsoft.com/office/2020/10/relationships/intelligence" Target="intelligence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DCE91A-E4F8-47B8-9B05-A35260D7F3D4}">
  <ds:schemaRefs>
    <ds:schemaRef ds:uri="http://schemas.openxmlformats.org/officeDocument/2006/bibliography"/>
  </ds:schemaRefs>
</ds:datastoreItem>
</file>

<file path=docMetadata/LabelInfo.xml><?xml version="1.0" encoding="utf-8"?>
<clbl:labelList xmlns:clbl="http://schemas.microsoft.com/office/2020/mipLabelMetadata">
  <clbl:label id="{11904f23-f0db-4cdc-96f7-390bd55fcee8}" enabled="0" method="" siteId="{11904f23-f0db-4cdc-96f7-390bd55fcee8}" removed="1"/>
</clbl:labelList>
</file>

<file path=docProps/app.xml><?xml version="1.0" encoding="utf-8"?>
<Properties xmlns="http://schemas.openxmlformats.org/officeDocument/2006/extended-properties" xmlns:vt="http://schemas.openxmlformats.org/officeDocument/2006/docPropsVTypes">
  <Template>Normal</Template>
  <TotalTime>8</TotalTime>
  <Pages>7</Pages>
  <Words>2362</Words>
  <Characters>13470</Characters>
  <Application>Microsoft Office Word</Application>
  <DocSecurity>0</DocSecurity>
  <Lines>112</Lines>
  <Paragraphs>31</Paragraphs>
  <ScaleCrop>false</ScaleCrop>
  <Company/>
  <LinksUpToDate>false</LinksUpToDate>
  <CharactersWithSpaces>15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řina Zukalová</dc:creator>
  <cp:keywords/>
  <dc:description/>
  <cp:lastModifiedBy>Kateřina Vyklická</cp:lastModifiedBy>
  <cp:revision>9</cp:revision>
  <dcterms:created xsi:type="dcterms:W3CDTF">2025-05-26T16:07:00Z</dcterms:created>
  <dcterms:modified xsi:type="dcterms:W3CDTF">2025-06-30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32siHUpl"/&gt;&lt;style id="http://www.zotero.org/styles/international-breastfeeding-journal"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